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DDD3733" w14:textId="77777777" w:rsidR="00B61204" w:rsidRPr="003158FE" w:rsidRDefault="00B61204" w:rsidP="00B61204">
      <w:r w:rsidRPr="003158FE">
        <w:t xml:space="preserve">Supplementary information associated with </w:t>
      </w:r>
    </w:p>
    <w:p w14:paraId="3A9B8D73" w14:textId="77777777" w:rsidR="00B61204" w:rsidRPr="003158FE" w:rsidRDefault="00B61204" w:rsidP="00B61204">
      <w:bookmarkStart w:id="0" w:name="_GoBack"/>
      <w:bookmarkEnd w:id="0"/>
    </w:p>
    <w:p w14:paraId="7C8E3A28" w14:textId="77777777" w:rsidR="00B61204" w:rsidRPr="003158FE" w:rsidRDefault="00B61204" w:rsidP="00B61204"/>
    <w:p w14:paraId="775A1860" w14:textId="77777777" w:rsidR="00B61204" w:rsidRPr="003158FE" w:rsidRDefault="00B61204" w:rsidP="00B61204">
      <w:pPr>
        <w:spacing w:after="160" w:line="259" w:lineRule="auto"/>
        <w:jc w:val="center"/>
        <w:rPr>
          <w:rFonts w:ascii="Calibri" w:eastAsia="Calibri" w:hAnsi="Calibri" w:cs="Times New Roman"/>
          <w:b/>
          <w:bCs/>
          <w:sz w:val="32"/>
          <w:szCs w:val="32"/>
          <w:lang w:val="en-US"/>
        </w:rPr>
      </w:pPr>
      <w:r w:rsidRPr="003158FE">
        <w:rPr>
          <w:rFonts w:ascii="Calibri" w:eastAsia="Calibri" w:hAnsi="Calibri" w:cs="Times New Roman"/>
          <w:b/>
          <w:bCs/>
          <w:sz w:val="32"/>
          <w:szCs w:val="32"/>
          <w:lang w:val="en-US"/>
        </w:rPr>
        <w:t>Quantitative Protein Mass-Spectrometry Requires a Standardized Pre-Analytical Phase.</w:t>
      </w:r>
    </w:p>
    <w:p w14:paraId="566600DA" w14:textId="77777777" w:rsidR="00B61204" w:rsidRPr="003158FE" w:rsidRDefault="00B61204" w:rsidP="00B61204">
      <w:pPr>
        <w:spacing w:after="160" w:line="259" w:lineRule="auto"/>
        <w:jc w:val="center"/>
        <w:rPr>
          <w:rFonts w:ascii="Calibri" w:eastAsia="Calibri" w:hAnsi="Calibri" w:cs="Times New Roman"/>
          <w:b/>
          <w:bCs/>
          <w:sz w:val="32"/>
          <w:szCs w:val="32"/>
          <w:lang w:val="en-US"/>
        </w:rPr>
      </w:pPr>
    </w:p>
    <w:p w14:paraId="223B8D47" w14:textId="77777777" w:rsidR="00B61204" w:rsidRPr="003158FE" w:rsidRDefault="00B61204" w:rsidP="00B61204">
      <w:pPr>
        <w:spacing w:after="160" w:line="259" w:lineRule="auto"/>
        <w:jc w:val="center"/>
        <w:rPr>
          <w:rFonts w:ascii="Calibri" w:eastAsia="Calibri" w:hAnsi="Calibri" w:cs="Times New Roman"/>
          <w:b/>
          <w:bCs/>
          <w:sz w:val="32"/>
          <w:szCs w:val="32"/>
          <w:lang w:val="en-US"/>
        </w:rPr>
      </w:pPr>
    </w:p>
    <w:p w14:paraId="61A7ADB7" w14:textId="77777777" w:rsidR="00B61204" w:rsidRPr="003158FE" w:rsidRDefault="00B61204" w:rsidP="00B61204">
      <w:pPr>
        <w:jc w:val="center"/>
        <w:rPr>
          <w:rFonts w:ascii="Calibri" w:eastAsia="Calibri" w:hAnsi="Calibri" w:cs="Times New Roman"/>
          <w:b/>
          <w:bCs/>
          <w:lang w:val="en-US"/>
        </w:rPr>
      </w:pPr>
    </w:p>
    <w:p w14:paraId="78C025E9" w14:textId="7A41A074" w:rsidR="00B61204" w:rsidRPr="003158FE" w:rsidRDefault="00B61204" w:rsidP="00B61204">
      <w:pPr>
        <w:jc w:val="center"/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t>N</w:t>
      </w:r>
      <w:r w:rsidR="00394EF6" w:rsidRPr="003158FE">
        <w:rPr>
          <w:rFonts w:ascii="Calibri" w:eastAsia="Calibri" w:hAnsi="Calibri" w:cs="Times New Roman"/>
          <w:lang w:val="en-US"/>
        </w:rPr>
        <w:t xml:space="preserve">ico </w:t>
      </w:r>
      <w:r w:rsidRPr="003158FE">
        <w:rPr>
          <w:rFonts w:ascii="Calibri" w:eastAsia="Calibri" w:hAnsi="Calibri" w:cs="Times New Roman"/>
          <w:lang w:val="en-US"/>
        </w:rPr>
        <w:t>P.M. Smit</w:t>
      </w:r>
      <w:r w:rsidRPr="003158FE">
        <w:rPr>
          <w:rFonts w:ascii="Calibri" w:eastAsia="Calibri" w:hAnsi="Calibri" w:cs="Times New Roman"/>
          <w:vertAlign w:val="superscript"/>
          <w:lang w:val="en-US"/>
        </w:rPr>
        <w:t>1</w:t>
      </w:r>
      <w:r w:rsidRPr="003158FE">
        <w:rPr>
          <w:rFonts w:ascii="Calibri" w:eastAsia="Calibri" w:hAnsi="Calibri" w:cs="Times New Roman"/>
          <w:lang w:val="en-US"/>
        </w:rPr>
        <w:t>, F</w:t>
      </w:r>
      <w:r w:rsidR="00C158F6" w:rsidRPr="003158FE">
        <w:rPr>
          <w:rFonts w:ascii="Calibri" w:eastAsia="Calibri" w:hAnsi="Calibri" w:cs="Times New Roman"/>
          <w:lang w:val="en-US"/>
        </w:rPr>
        <w:t xml:space="preserve">red </w:t>
      </w:r>
      <w:r w:rsidRPr="003158FE">
        <w:rPr>
          <w:rFonts w:ascii="Calibri" w:eastAsia="Calibri" w:hAnsi="Calibri" w:cs="Times New Roman"/>
          <w:lang w:val="en-US"/>
        </w:rPr>
        <w:t>P.H.T.M. Romijn</w:t>
      </w:r>
      <w:r w:rsidRPr="003158FE">
        <w:rPr>
          <w:rFonts w:ascii="Calibri" w:eastAsia="Calibri" w:hAnsi="Calibri" w:cs="Times New Roman"/>
          <w:vertAlign w:val="superscript"/>
          <w:lang w:val="en-US"/>
        </w:rPr>
        <w:t>1</w:t>
      </w:r>
      <w:r w:rsidRPr="003158FE">
        <w:rPr>
          <w:rFonts w:ascii="Calibri" w:eastAsia="Calibri" w:hAnsi="Calibri" w:cs="Times New Roman"/>
          <w:lang w:val="en-US"/>
        </w:rPr>
        <w:t xml:space="preserve">, </w:t>
      </w:r>
      <w:r w:rsidR="00202C9B" w:rsidRPr="003158FE">
        <w:rPr>
          <w:rFonts w:ascii="Calibri" w:eastAsia="Calibri" w:hAnsi="Calibri" w:cs="Times New Roman"/>
          <w:lang w:val="en-US"/>
        </w:rPr>
        <w:t xml:space="preserve">Vanessa </w:t>
      </w:r>
      <w:r w:rsidRPr="003158FE">
        <w:rPr>
          <w:rFonts w:ascii="Calibri" w:eastAsia="Calibri" w:hAnsi="Calibri" w:cs="Times New Roman"/>
          <w:lang w:val="en-US"/>
        </w:rPr>
        <w:t>J.J. van Ham</w:t>
      </w:r>
      <w:r w:rsidRPr="003158FE">
        <w:rPr>
          <w:rFonts w:ascii="Calibri" w:eastAsia="Calibri" w:hAnsi="Calibri" w:cs="Times New Roman"/>
          <w:vertAlign w:val="superscript"/>
          <w:lang w:val="en-US"/>
        </w:rPr>
        <w:t>2</w:t>
      </w:r>
      <w:r w:rsidRPr="003158FE">
        <w:rPr>
          <w:rFonts w:ascii="Calibri" w:eastAsia="Calibri" w:hAnsi="Calibri" w:cs="Times New Roman"/>
          <w:lang w:val="en-US"/>
        </w:rPr>
        <w:t xml:space="preserve">, </w:t>
      </w:r>
      <w:r w:rsidRPr="003158FE">
        <w:rPr>
          <w:lang w:val="en-US"/>
        </w:rPr>
        <w:t>E</w:t>
      </w:r>
      <w:r w:rsidR="00C158F6" w:rsidRPr="003158FE">
        <w:rPr>
          <w:lang w:val="en-US"/>
        </w:rPr>
        <w:t>sther</w:t>
      </w:r>
      <w:r w:rsidRPr="003158FE">
        <w:rPr>
          <w:lang w:val="en-US"/>
        </w:rPr>
        <w:t xml:space="preserve"> Reijnders</w:t>
      </w:r>
      <w:r w:rsidRPr="003158FE">
        <w:rPr>
          <w:rFonts w:ascii="Calibri" w:eastAsia="Calibri" w:hAnsi="Calibri" w:cs="Times New Roman"/>
          <w:vertAlign w:val="superscript"/>
          <w:lang w:val="en-US"/>
        </w:rPr>
        <w:t>1</w:t>
      </w:r>
      <w:r w:rsidRPr="003158FE">
        <w:rPr>
          <w:lang w:val="en-US"/>
        </w:rPr>
        <w:t xml:space="preserve">, </w:t>
      </w:r>
      <w:r w:rsidRPr="003158FE">
        <w:rPr>
          <w:rFonts w:ascii="Calibri" w:eastAsia="Calibri" w:hAnsi="Calibri" w:cs="Times New Roman"/>
          <w:lang w:val="en-US"/>
        </w:rPr>
        <w:t>C</w:t>
      </w:r>
      <w:r w:rsidR="00C158F6" w:rsidRPr="003158FE">
        <w:rPr>
          <w:rFonts w:ascii="Calibri" w:eastAsia="Calibri" w:hAnsi="Calibri" w:cs="Times New Roman"/>
          <w:lang w:val="en-US"/>
        </w:rPr>
        <w:t xml:space="preserve">hrista </w:t>
      </w:r>
      <w:r w:rsidRPr="003158FE">
        <w:rPr>
          <w:rFonts w:ascii="Calibri" w:eastAsia="Calibri" w:hAnsi="Calibri" w:cs="Times New Roman"/>
          <w:lang w:val="en-US"/>
        </w:rPr>
        <w:t>M. Cobbaert</w:t>
      </w:r>
      <w:r w:rsidRPr="003158FE">
        <w:rPr>
          <w:rFonts w:ascii="Calibri" w:eastAsia="Calibri" w:hAnsi="Calibri" w:cs="Times New Roman"/>
          <w:vertAlign w:val="superscript"/>
          <w:lang w:val="en-US"/>
        </w:rPr>
        <w:t>1</w:t>
      </w:r>
      <w:r w:rsidRPr="003158FE">
        <w:rPr>
          <w:rFonts w:ascii="Calibri" w:eastAsia="Calibri" w:hAnsi="Calibri" w:cs="Times New Roman"/>
          <w:lang w:val="en-US"/>
        </w:rPr>
        <w:t>, L.</w:t>
      </w:r>
      <w:r w:rsidR="00C158F6" w:rsidRPr="003158FE">
        <w:rPr>
          <w:rFonts w:ascii="Calibri" w:eastAsia="Calibri" w:hAnsi="Calibri" w:cs="Times New Roman"/>
          <w:lang w:val="en-US"/>
        </w:rPr>
        <w:t xml:space="preserve"> </w:t>
      </w:r>
      <w:r w:rsidRPr="003158FE">
        <w:rPr>
          <w:rFonts w:ascii="Calibri" w:eastAsia="Calibri" w:hAnsi="Calibri" w:cs="Times New Roman"/>
          <w:lang w:val="en-US"/>
        </w:rPr>
        <w:t>R</w:t>
      </w:r>
      <w:r w:rsidR="00C158F6" w:rsidRPr="003158FE">
        <w:rPr>
          <w:rFonts w:ascii="Calibri" w:eastAsia="Calibri" w:hAnsi="Calibri" w:cs="Times New Roman"/>
          <w:lang w:val="en-US"/>
        </w:rPr>
        <w:t>enee</w:t>
      </w:r>
      <w:r w:rsidRPr="003158FE">
        <w:rPr>
          <w:rFonts w:ascii="Calibri" w:eastAsia="Calibri" w:hAnsi="Calibri" w:cs="Times New Roman"/>
          <w:lang w:val="en-US"/>
        </w:rPr>
        <w:t xml:space="preserve"> Ruhaak</w:t>
      </w:r>
      <w:r w:rsidRPr="003158FE">
        <w:rPr>
          <w:rFonts w:ascii="Calibri" w:eastAsia="Calibri" w:hAnsi="Calibri" w:cs="Times New Roman"/>
          <w:vertAlign w:val="superscript"/>
          <w:lang w:val="en-US"/>
        </w:rPr>
        <w:t>1</w:t>
      </w:r>
    </w:p>
    <w:p w14:paraId="7E7B5314" w14:textId="77777777" w:rsidR="00B61204" w:rsidRPr="003158FE" w:rsidRDefault="00B61204" w:rsidP="00B61204">
      <w:pPr>
        <w:spacing w:line="480" w:lineRule="auto"/>
        <w:jc w:val="center"/>
        <w:rPr>
          <w:rFonts w:ascii="Calibri" w:eastAsia="Calibri" w:hAnsi="Calibri" w:cs="Times New Roman"/>
          <w:lang w:val="en-US"/>
        </w:rPr>
      </w:pPr>
    </w:p>
    <w:p w14:paraId="5C2F14C9" w14:textId="77777777" w:rsidR="00B61204" w:rsidRPr="003158FE" w:rsidRDefault="00B61204" w:rsidP="00B61204">
      <w:pPr>
        <w:spacing w:line="360" w:lineRule="auto"/>
        <w:jc w:val="center"/>
        <w:rPr>
          <w:lang w:val="en-US"/>
        </w:rPr>
      </w:pPr>
      <w:r w:rsidRPr="003158FE">
        <w:rPr>
          <w:vertAlign w:val="superscript"/>
          <w:lang w:val="en-US"/>
        </w:rPr>
        <w:t>1</w:t>
      </w:r>
      <w:r w:rsidRPr="003158FE">
        <w:rPr>
          <w:lang w:val="en-US"/>
        </w:rPr>
        <w:t xml:space="preserve">Department of Clinical Chemistry and Laboratory Medicine and </w:t>
      </w:r>
      <w:r w:rsidRPr="003158FE">
        <w:rPr>
          <w:vertAlign w:val="superscript"/>
          <w:lang w:val="en-US"/>
        </w:rPr>
        <w:t>2</w:t>
      </w:r>
      <w:r w:rsidRPr="003158FE">
        <w:rPr>
          <w:lang w:val="en-US"/>
        </w:rPr>
        <w:t xml:space="preserve">Biobank Facility, Leiden University Medical Center, Leiden, </w:t>
      </w:r>
      <w:proofErr w:type="gramStart"/>
      <w:r w:rsidRPr="003158FE">
        <w:rPr>
          <w:lang w:val="en-US"/>
        </w:rPr>
        <w:t>The</w:t>
      </w:r>
      <w:proofErr w:type="gramEnd"/>
      <w:r w:rsidRPr="003158FE">
        <w:rPr>
          <w:lang w:val="en-US"/>
        </w:rPr>
        <w:t xml:space="preserve"> Netherlands</w:t>
      </w:r>
    </w:p>
    <w:p w14:paraId="153D39DD" w14:textId="77777777" w:rsidR="00B61204" w:rsidRPr="003158FE" w:rsidRDefault="00B61204" w:rsidP="00B61204">
      <w:pPr>
        <w:spacing w:after="160" w:line="259" w:lineRule="auto"/>
        <w:rPr>
          <w:rFonts w:ascii="Calibri" w:eastAsia="Calibri" w:hAnsi="Calibri" w:cs="Times New Roman"/>
          <w:lang w:val="en-US"/>
        </w:rPr>
      </w:pPr>
    </w:p>
    <w:p w14:paraId="68E19AC4" w14:textId="77777777" w:rsidR="00B61204" w:rsidRPr="003158FE" w:rsidRDefault="00B61204" w:rsidP="00B61204">
      <w:pPr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br w:type="page"/>
      </w:r>
    </w:p>
    <w:p w14:paraId="31FB35FC" w14:textId="77777777" w:rsidR="00B61204" w:rsidRPr="003158FE" w:rsidRDefault="00B61204" w:rsidP="00B61204">
      <w:pPr>
        <w:spacing w:after="160" w:line="259" w:lineRule="auto"/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lastRenderedPageBreak/>
        <w:t xml:space="preserve">Contents: </w:t>
      </w:r>
    </w:p>
    <w:p w14:paraId="0D52C3CA" w14:textId="77777777" w:rsidR="00B61204" w:rsidRPr="003158FE" w:rsidRDefault="00B61204" w:rsidP="00B61204">
      <w:pPr>
        <w:spacing w:after="160" w:line="259" w:lineRule="auto"/>
        <w:rPr>
          <w:rFonts w:ascii="Calibri" w:eastAsia="Calibri" w:hAnsi="Calibri" w:cs="Times New Roman"/>
          <w:lang w:val="en-US"/>
        </w:rPr>
      </w:pPr>
    </w:p>
    <w:p w14:paraId="3B2DDB8C" w14:textId="77777777" w:rsidR="00B61204" w:rsidRPr="003158FE" w:rsidRDefault="00B61204" w:rsidP="00B61204">
      <w:pPr>
        <w:spacing w:after="160" w:line="259" w:lineRule="auto"/>
        <w:rPr>
          <w:rFonts w:ascii="Calibri" w:eastAsia="Calibri" w:hAnsi="Calibri" w:cs="Times New Roman"/>
          <w:lang w:val="en-US"/>
        </w:rPr>
      </w:pPr>
    </w:p>
    <w:p w14:paraId="694C686B" w14:textId="77777777" w:rsidR="00B61204" w:rsidRPr="003158FE" w:rsidRDefault="00B61204" w:rsidP="00B61204">
      <w:pPr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t xml:space="preserve">Table ST1: Blood collection tubes </w:t>
      </w:r>
    </w:p>
    <w:p w14:paraId="334EB38E" w14:textId="77777777" w:rsidR="00B61204" w:rsidRPr="003158FE" w:rsidRDefault="00B61204" w:rsidP="00B61204">
      <w:pPr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t xml:space="preserve">Table ST2: </w:t>
      </w:r>
      <w:proofErr w:type="spellStart"/>
      <w:r w:rsidRPr="003158FE">
        <w:rPr>
          <w:rFonts w:ascii="Calibri" w:eastAsia="Calibri" w:hAnsi="Calibri" w:cs="Times New Roman"/>
          <w:lang w:val="en-US"/>
        </w:rPr>
        <w:t>Apolipoprotein</w:t>
      </w:r>
      <w:proofErr w:type="spellEnd"/>
      <w:r w:rsidRPr="003158FE">
        <w:rPr>
          <w:rFonts w:ascii="Calibri" w:eastAsia="Calibri" w:hAnsi="Calibri" w:cs="Times New Roman"/>
          <w:lang w:val="en-US"/>
        </w:rPr>
        <w:t xml:space="preserve"> </w:t>
      </w:r>
      <w:proofErr w:type="spellStart"/>
      <w:r w:rsidRPr="003158FE">
        <w:rPr>
          <w:rFonts w:ascii="Calibri" w:eastAsia="Calibri" w:hAnsi="Calibri" w:cs="Times New Roman"/>
          <w:lang w:val="en-US"/>
        </w:rPr>
        <w:t>dMRM</w:t>
      </w:r>
      <w:proofErr w:type="spellEnd"/>
      <w:r w:rsidRPr="003158FE">
        <w:rPr>
          <w:rFonts w:ascii="Calibri" w:eastAsia="Calibri" w:hAnsi="Calibri" w:cs="Times New Roman"/>
          <w:lang w:val="en-US"/>
        </w:rPr>
        <w:t xml:space="preserve"> specification</w:t>
      </w:r>
    </w:p>
    <w:p w14:paraId="6D4B0A87" w14:textId="77777777" w:rsidR="00B61204" w:rsidRPr="003158FE" w:rsidRDefault="00B61204" w:rsidP="00B61204">
      <w:pPr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t>Figure S1: (a) Matrix and (b) peptide comparisons of additional peptides</w:t>
      </w:r>
    </w:p>
    <w:p w14:paraId="72DFC2DE" w14:textId="77777777" w:rsidR="00B61204" w:rsidRPr="003158FE" w:rsidRDefault="00B61204" w:rsidP="00B61204">
      <w:pPr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t>Table ST3: Calculated TE values Apos based on bias and EP15 imprecision</w:t>
      </w:r>
    </w:p>
    <w:p w14:paraId="0D43B929" w14:textId="77777777" w:rsidR="00B61204" w:rsidRPr="003158FE" w:rsidRDefault="00B61204" w:rsidP="00B61204">
      <w:pPr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t>Figure S2: Difference plots for matrix comparisons</w:t>
      </w:r>
    </w:p>
    <w:p w14:paraId="7A230CC5" w14:textId="77777777" w:rsidR="00B61204" w:rsidRPr="003158FE" w:rsidRDefault="00B61204" w:rsidP="00B61204">
      <w:pPr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t>Table ST4A</w:t>
      </w:r>
      <w:proofErr w:type="gramStart"/>
      <w:r w:rsidRPr="003158FE">
        <w:rPr>
          <w:rFonts w:ascii="Calibri" w:eastAsia="Calibri" w:hAnsi="Calibri" w:cs="Times New Roman"/>
          <w:lang w:val="en-US"/>
        </w:rPr>
        <w:t>,B</w:t>
      </w:r>
      <w:proofErr w:type="gramEnd"/>
      <w:r w:rsidRPr="003158FE">
        <w:rPr>
          <w:rFonts w:ascii="Calibri" w:eastAsia="Calibri" w:hAnsi="Calibri" w:cs="Times New Roman"/>
          <w:lang w:val="en-US"/>
        </w:rPr>
        <w:t xml:space="preserve">: Statistics One Way </w:t>
      </w:r>
      <w:proofErr w:type="spellStart"/>
      <w:r w:rsidRPr="003158FE">
        <w:rPr>
          <w:rFonts w:ascii="Calibri" w:eastAsia="Calibri" w:hAnsi="Calibri" w:cs="Times New Roman"/>
          <w:lang w:val="en-US"/>
        </w:rPr>
        <w:t>Anova</w:t>
      </w:r>
      <w:proofErr w:type="spellEnd"/>
      <w:r w:rsidRPr="003158FE">
        <w:rPr>
          <w:rFonts w:ascii="Calibri" w:eastAsia="Calibri" w:hAnsi="Calibri" w:cs="Times New Roman"/>
          <w:lang w:val="en-US"/>
        </w:rPr>
        <w:t xml:space="preserve"> matrix comparisons  </w:t>
      </w:r>
    </w:p>
    <w:p w14:paraId="2DADC838" w14:textId="77777777" w:rsidR="00B61204" w:rsidRPr="003158FE" w:rsidRDefault="00B61204" w:rsidP="00B61204">
      <w:pPr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t xml:space="preserve">Figure S3 and Table ST5; ITA measurement for </w:t>
      </w:r>
      <w:proofErr w:type="spellStart"/>
      <w:r w:rsidRPr="003158FE">
        <w:rPr>
          <w:rFonts w:ascii="Calibri" w:eastAsia="Calibri" w:hAnsi="Calibri" w:cs="Times New Roman"/>
          <w:lang w:val="en-US"/>
        </w:rPr>
        <w:t>ApoA</w:t>
      </w:r>
      <w:proofErr w:type="spellEnd"/>
      <w:r w:rsidRPr="003158FE">
        <w:rPr>
          <w:rFonts w:ascii="Calibri" w:eastAsia="Calibri" w:hAnsi="Calibri" w:cs="Times New Roman"/>
          <w:lang w:val="en-US"/>
        </w:rPr>
        <w:t xml:space="preserve">-I and </w:t>
      </w:r>
      <w:proofErr w:type="spellStart"/>
      <w:r w:rsidRPr="003158FE">
        <w:rPr>
          <w:rFonts w:ascii="Calibri" w:eastAsia="Calibri" w:hAnsi="Calibri" w:cs="Times New Roman"/>
          <w:lang w:val="en-US"/>
        </w:rPr>
        <w:t>ApoB</w:t>
      </w:r>
      <w:proofErr w:type="spellEnd"/>
      <w:r w:rsidRPr="003158FE">
        <w:rPr>
          <w:rFonts w:ascii="Calibri" w:eastAsia="Calibri" w:hAnsi="Calibri" w:cs="Times New Roman"/>
          <w:lang w:val="en-US"/>
        </w:rPr>
        <w:t>, matrix comparison</w:t>
      </w:r>
    </w:p>
    <w:p w14:paraId="7EE6E07C" w14:textId="77777777" w:rsidR="00B61204" w:rsidRPr="003158FE" w:rsidRDefault="00B61204" w:rsidP="00B61204">
      <w:pPr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t>Figure S4; Digestion kinetics 9 apolipoproteins</w:t>
      </w:r>
    </w:p>
    <w:p w14:paraId="7A3EF492" w14:textId="77777777" w:rsidR="00B61204" w:rsidRPr="003158FE" w:rsidRDefault="00B61204" w:rsidP="00B61204">
      <w:pPr>
        <w:rPr>
          <w:rFonts w:ascii="Calibri" w:eastAsia="Calibri" w:hAnsi="Calibri" w:cs="Times New Roman"/>
          <w:lang w:val="en-US"/>
        </w:rPr>
      </w:pPr>
      <w:r w:rsidRPr="003158FE">
        <w:rPr>
          <w:rFonts w:ascii="Calibri" w:eastAsia="Calibri" w:hAnsi="Calibri" w:cs="Times New Roman"/>
          <w:lang w:val="en-US"/>
        </w:rPr>
        <w:t>Table ST6; Digestion kinetics at 3 hours</w:t>
      </w:r>
    </w:p>
    <w:p w14:paraId="269F62ED" w14:textId="7EA04768" w:rsidR="00B61204" w:rsidRPr="003158FE" w:rsidRDefault="00B61204" w:rsidP="00B61204">
      <w:pPr>
        <w:spacing w:after="160" w:line="259" w:lineRule="auto"/>
        <w:rPr>
          <w:rFonts w:ascii="Calibri" w:eastAsia="Calibri" w:hAnsi="Calibri" w:cs="Times New Roman"/>
          <w:lang w:val="en-US"/>
        </w:rPr>
      </w:pPr>
    </w:p>
    <w:p w14:paraId="4BA2E7AD" w14:textId="33138353" w:rsidR="00B61204" w:rsidRPr="003158FE" w:rsidRDefault="00B61204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br w:type="page"/>
      </w:r>
    </w:p>
    <w:p w14:paraId="0EA1CF3D" w14:textId="77777777" w:rsidR="00B61204" w:rsidRPr="003158FE" w:rsidRDefault="00B61204" w:rsidP="00B61204">
      <w:pPr>
        <w:spacing w:after="160" w:line="259" w:lineRule="auto"/>
        <w:rPr>
          <w:sz w:val="24"/>
          <w:szCs w:val="24"/>
          <w:lang w:val="en-US"/>
        </w:rPr>
      </w:pPr>
    </w:p>
    <w:tbl>
      <w:tblPr>
        <w:tblStyle w:val="Tabellenraster"/>
        <w:tblW w:w="0" w:type="auto"/>
        <w:tblLayout w:type="fixed"/>
        <w:tblLook w:val="0600" w:firstRow="0" w:lastRow="0" w:firstColumn="0" w:lastColumn="0" w:noHBand="1" w:noVBand="1"/>
      </w:tblPr>
      <w:tblGrid>
        <w:gridCol w:w="1096"/>
        <w:gridCol w:w="3010"/>
        <w:gridCol w:w="709"/>
        <w:gridCol w:w="1335"/>
        <w:gridCol w:w="978"/>
        <w:gridCol w:w="944"/>
        <w:gridCol w:w="944"/>
      </w:tblGrid>
      <w:tr w:rsidR="00B61204" w:rsidRPr="003158FE" w14:paraId="230508A4" w14:textId="77777777" w:rsidTr="00B13289">
        <w:trPr>
          <w:trHeight w:val="453"/>
        </w:trPr>
        <w:tc>
          <w:tcPr>
            <w:tcW w:w="1096" w:type="dxa"/>
            <w:vAlign w:val="center"/>
          </w:tcPr>
          <w:p w14:paraId="439EBFEC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Tube Code</w:t>
            </w:r>
          </w:p>
        </w:tc>
        <w:tc>
          <w:tcPr>
            <w:tcW w:w="3010" w:type="dxa"/>
            <w:vAlign w:val="center"/>
          </w:tcPr>
          <w:p w14:paraId="3C35A60A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Tube Type</w:t>
            </w:r>
          </w:p>
        </w:tc>
        <w:tc>
          <w:tcPr>
            <w:tcW w:w="709" w:type="dxa"/>
            <w:vAlign w:val="center"/>
          </w:tcPr>
          <w:p w14:paraId="712F9749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Gel</w:t>
            </w:r>
          </w:p>
        </w:tc>
        <w:tc>
          <w:tcPr>
            <w:tcW w:w="1335" w:type="dxa"/>
            <w:vAlign w:val="center"/>
          </w:tcPr>
          <w:p w14:paraId="49CBBA90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Volume (ml)</w:t>
            </w:r>
          </w:p>
        </w:tc>
        <w:tc>
          <w:tcPr>
            <w:tcW w:w="978" w:type="dxa"/>
            <w:vAlign w:val="center"/>
          </w:tcPr>
          <w:p w14:paraId="27C107A5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BD ref.</w:t>
            </w:r>
          </w:p>
        </w:tc>
        <w:tc>
          <w:tcPr>
            <w:tcW w:w="944" w:type="dxa"/>
            <w:vAlign w:val="center"/>
          </w:tcPr>
          <w:p w14:paraId="334F1CE9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n</w:t>
            </w:r>
          </w:p>
        </w:tc>
        <w:tc>
          <w:tcPr>
            <w:tcW w:w="944" w:type="dxa"/>
            <w:vAlign w:val="center"/>
          </w:tcPr>
          <w:p w14:paraId="7D14D38F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% male</w:t>
            </w:r>
          </w:p>
        </w:tc>
      </w:tr>
      <w:tr w:rsidR="00B61204" w:rsidRPr="003158FE" w14:paraId="6D0B11C9" w14:textId="77777777" w:rsidTr="00B13289">
        <w:trPr>
          <w:trHeight w:val="453"/>
        </w:trPr>
        <w:tc>
          <w:tcPr>
            <w:tcW w:w="1096" w:type="dxa"/>
            <w:vAlign w:val="center"/>
          </w:tcPr>
          <w:p w14:paraId="13294071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3B</w:t>
            </w:r>
          </w:p>
        </w:tc>
        <w:tc>
          <w:tcPr>
            <w:tcW w:w="3010" w:type="dxa"/>
            <w:vAlign w:val="center"/>
          </w:tcPr>
          <w:p w14:paraId="3099DFC1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Plasma, sodium citrate (9NC)</w:t>
            </w:r>
          </w:p>
        </w:tc>
        <w:tc>
          <w:tcPr>
            <w:tcW w:w="709" w:type="dxa"/>
            <w:vAlign w:val="center"/>
          </w:tcPr>
          <w:p w14:paraId="1A29CB81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no</w:t>
            </w:r>
          </w:p>
        </w:tc>
        <w:tc>
          <w:tcPr>
            <w:tcW w:w="1335" w:type="dxa"/>
            <w:vAlign w:val="center"/>
          </w:tcPr>
          <w:p w14:paraId="5070C5EA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2.7</w:t>
            </w:r>
          </w:p>
        </w:tc>
        <w:tc>
          <w:tcPr>
            <w:tcW w:w="978" w:type="dxa"/>
            <w:vAlign w:val="center"/>
          </w:tcPr>
          <w:p w14:paraId="116588BD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# 363048</w:t>
            </w:r>
          </w:p>
        </w:tc>
        <w:tc>
          <w:tcPr>
            <w:tcW w:w="944" w:type="dxa"/>
            <w:vAlign w:val="center"/>
          </w:tcPr>
          <w:p w14:paraId="7F3B6F42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44</w:t>
            </w:r>
          </w:p>
        </w:tc>
        <w:tc>
          <w:tcPr>
            <w:tcW w:w="944" w:type="dxa"/>
            <w:vAlign w:val="center"/>
          </w:tcPr>
          <w:p w14:paraId="26282473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32</w:t>
            </w:r>
          </w:p>
        </w:tc>
      </w:tr>
      <w:tr w:rsidR="00B61204" w:rsidRPr="003158FE" w14:paraId="43B8ACF4" w14:textId="77777777" w:rsidTr="00B13289">
        <w:trPr>
          <w:trHeight w:val="453"/>
        </w:trPr>
        <w:tc>
          <w:tcPr>
            <w:tcW w:w="1096" w:type="dxa"/>
            <w:vAlign w:val="center"/>
          </w:tcPr>
          <w:p w14:paraId="5CB64D32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4A</w:t>
            </w:r>
          </w:p>
        </w:tc>
        <w:tc>
          <w:tcPr>
            <w:tcW w:w="3010" w:type="dxa"/>
            <w:vAlign w:val="center"/>
          </w:tcPr>
          <w:p w14:paraId="58BC56B2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Serum, clot activator tube (CAT)</w:t>
            </w:r>
          </w:p>
        </w:tc>
        <w:tc>
          <w:tcPr>
            <w:tcW w:w="709" w:type="dxa"/>
            <w:vAlign w:val="center"/>
          </w:tcPr>
          <w:p w14:paraId="4C56DB35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no</w:t>
            </w:r>
          </w:p>
        </w:tc>
        <w:tc>
          <w:tcPr>
            <w:tcW w:w="1335" w:type="dxa"/>
            <w:vAlign w:val="center"/>
          </w:tcPr>
          <w:p w14:paraId="3B24535A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4</w:t>
            </w:r>
          </w:p>
        </w:tc>
        <w:tc>
          <w:tcPr>
            <w:tcW w:w="978" w:type="dxa"/>
            <w:vAlign w:val="center"/>
          </w:tcPr>
          <w:p w14:paraId="7B9E6807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# 369032</w:t>
            </w:r>
          </w:p>
        </w:tc>
        <w:tc>
          <w:tcPr>
            <w:tcW w:w="944" w:type="dxa"/>
            <w:vAlign w:val="center"/>
          </w:tcPr>
          <w:p w14:paraId="0709C790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44</w:t>
            </w:r>
          </w:p>
        </w:tc>
        <w:tc>
          <w:tcPr>
            <w:tcW w:w="944" w:type="dxa"/>
            <w:vAlign w:val="center"/>
          </w:tcPr>
          <w:p w14:paraId="1D398BE6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32</w:t>
            </w:r>
          </w:p>
        </w:tc>
      </w:tr>
      <w:tr w:rsidR="00B61204" w:rsidRPr="003158FE" w14:paraId="262C15FA" w14:textId="77777777" w:rsidTr="00B13289">
        <w:trPr>
          <w:trHeight w:val="453"/>
        </w:trPr>
        <w:tc>
          <w:tcPr>
            <w:tcW w:w="1096" w:type="dxa"/>
            <w:vAlign w:val="center"/>
          </w:tcPr>
          <w:p w14:paraId="1ECFE189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5B</w:t>
            </w:r>
          </w:p>
        </w:tc>
        <w:tc>
          <w:tcPr>
            <w:tcW w:w="3010" w:type="dxa"/>
            <w:vAlign w:val="center"/>
          </w:tcPr>
          <w:p w14:paraId="280C16E5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Serum, separator tubes (SST)</w:t>
            </w:r>
          </w:p>
        </w:tc>
        <w:tc>
          <w:tcPr>
            <w:tcW w:w="709" w:type="dxa"/>
            <w:vAlign w:val="center"/>
          </w:tcPr>
          <w:p w14:paraId="72D705A9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yes</w:t>
            </w:r>
          </w:p>
        </w:tc>
        <w:tc>
          <w:tcPr>
            <w:tcW w:w="1335" w:type="dxa"/>
            <w:vAlign w:val="center"/>
          </w:tcPr>
          <w:p w14:paraId="3E01269F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3.5</w:t>
            </w:r>
          </w:p>
        </w:tc>
        <w:tc>
          <w:tcPr>
            <w:tcW w:w="978" w:type="dxa"/>
            <w:vAlign w:val="center"/>
          </w:tcPr>
          <w:p w14:paraId="4D336FE9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# 367957</w:t>
            </w:r>
          </w:p>
        </w:tc>
        <w:tc>
          <w:tcPr>
            <w:tcW w:w="944" w:type="dxa"/>
            <w:vAlign w:val="center"/>
          </w:tcPr>
          <w:p w14:paraId="495928CB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44</w:t>
            </w:r>
          </w:p>
        </w:tc>
        <w:tc>
          <w:tcPr>
            <w:tcW w:w="944" w:type="dxa"/>
            <w:vAlign w:val="center"/>
          </w:tcPr>
          <w:p w14:paraId="7C7EC3D7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32</w:t>
            </w:r>
          </w:p>
        </w:tc>
      </w:tr>
      <w:tr w:rsidR="00B61204" w:rsidRPr="003158FE" w14:paraId="786DF11D" w14:textId="77777777" w:rsidTr="00B13289">
        <w:trPr>
          <w:trHeight w:val="453"/>
        </w:trPr>
        <w:tc>
          <w:tcPr>
            <w:tcW w:w="1096" w:type="dxa"/>
            <w:vAlign w:val="center"/>
          </w:tcPr>
          <w:p w14:paraId="0453EFDD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6B</w:t>
            </w:r>
          </w:p>
        </w:tc>
        <w:tc>
          <w:tcPr>
            <w:tcW w:w="3010" w:type="dxa"/>
            <w:vAlign w:val="center"/>
          </w:tcPr>
          <w:p w14:paraId="2325B52C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Plasma, lithium heparin (LHPST)</w:t>
            </w:r>
          </w:p>
        </w:tc>
        <w:tc>
          <w:tcPr>
            <w:tcW w:w="709" w:type="dxa"/>
            <w:vAlign w:val="center"/>
          </w:tcPr>
          <w:p w14:paraId="78A42230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yes</w:t>
            </w:r>
          </w:p>
        </w:tc>
        <w:tc>
          <w:tcPr>
            <w:tcW w:w="1335" w:type="dxa"/>
            <w:vAlign w:val="center"/>
          </w:tcPr>
          <w:p w14:paraId="4BC07709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3</w:t>
            </w:r>
          </w:p>
        </w:tc>
        <w:tc>
          <w:tcPr>
            <w:tcW w:w="978" w:type="dxa"/>
            <w:vAlign w:val="center"/>
          </w:tcPr>
          <w:p w14:paraId="31A367D1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# 367374</w:t>
            </w:r>
          </w:p>
        </w:tc>
        <w:tc>
          <w:tcPr>
            <w:tcW w:w="944" w:type="dxa"/>
            <w:vAlign w:val="center"/>
          </w:tcPr>
          <w:p w14:paraId="64D284B5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44</w:t>
            </w:r>
          </w:p>
        </w:tc>
        <w:tc>
          <w:tcPr>
            <w:tcW w:w="944" w:type="dxa"/>
            <w:vAlign w:val="center"/>
          </w:tcPr>
          <w:p w14:paraId="7B39EE0A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32</w:t>
            </w:r>
          </w:p>
        </w:tc>
      </w:tr>
      <w:tr w:rsidR="00B61204" w:rsidRPr="003158FE" w14:paraId="5389731A" w14:textId="77777777" w:rsidTr="00B13289">
        <w:trPr>
          <w:trHeight w:val="453"/>
        </w:trPr>
        <w:tc>
          <w:tcPr>
            <w:tcW w:w="1096" w:type="dxa"/>
            <w:vAlign w:val="center"/>
          </w:tcPr>
          <w:p w14:paraId="2CC7CC90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7B</w:t>
            </w:r>
          </w:p>
        </w:tc>
        <w:tc>
          <w:tcPr>
            <w:tcW w:w="3010" w:type="dxa"/>
            <w:vAlign w:val="center"/>
          </w:tcPr>
          <w:p w14:paraId="07FF80DD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Plasma, K</w:t>
            </w:r>
            <w:r w:rsidRPr="003158FE">
              <w:rPr>
                <w:sz w:val="18"/>
                <w:szCs w:val="18"/>
                <w:vertAlign w:val="subscript"/>
                <w:lang w:val="en-US"/>
              </w:rPr>
              <w:t>2</w:t>
            </w:r>
            <w:r w:rsidRPr="003158FE">
              <w:rPr>
                <w:sz w:val="18"/>
                <w:szCs w:val="18"/>
                <w:lang w:val="en-US"/>
              </w:rPr>
              <w:t>EDTA (K2E)</w:t>
            </w:r>
          </w:p>
        </w:tc>
        <w:tc>
          <w:tcPr>
            <w:tcW w:w="709" w:type="dxa"/>
            <w:vAlign w:val="center"/>
          </w:tcPr>
          <w:p w14:paraId="6FFF5BE0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no</w:t>
            </w:r>
          </w:p>
        </w:tc>
        <w:tc>
          <w:tcPr>
            <w:tcW w:w="1335" w:type="dxa"/>
            <w:vAlign w:val="center"/>
          </w:tcPr>
          <w:p w14:paraId="3274860E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4</w:t>
            </w:r>
          </w:p>
        </w:tc>
        <w:tc>
          <w:tcPr>
            <w:tcW w:w="978" w:type="dxa"/>
            <w:vAlign w:val="center"/>
          </w:tcPr>
          <w:p w14:paraId="3B478D4B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# 368861</w:t>
            </w:r>
          </w:p>
        </w:tc>
        <w:tc>
          <w:tcPr>
            <w:tcW w:w="944" w:type="dxa"/>
            <w:vAlign w:val="center"/>
          </w:tcPr>
          <w:p w14:paraId="430457A7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43</w:t>
            </w:r>
          </w:p>
        </w:tc>
        <w:tc>
          <w:tcPr>
            <w:tcW w:w="944" w:type="dxa"/>
            <w:vAlign w:val="center"/>
          </w:tcPr>
          <w:p w14:paraId="18A3809B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33</w:t>
            </w:r>
          </w:p>
        </w:tc>
      </w:tr>
      <w:tr w:rsidR="00B61204" w:rsidRPr="003158FE" w14:paraId="1E058D60" w14:textId="77777777" w:rsidTr="00B13289">
        <w:trPr>
          <w:trHeight w:val="453"/>
        </w:trPr>
        <w:tc>
          <w:tcPr>
            <w:tcW w:w="1096" w:type="dxa"/>
            <w:vAlign w:val="center"/>
          </w:tcPr>
          <w:p w14:paraId="5B11A082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PIC</w:t>
            </w:r>
          </w:p>
        </w:tc>
        <w:tc>
          <w:tcPr>
            <w:tcW w:w="3010" w:type="dxa"/>
            <w:vAlign w:val="center"/>
          </w:tcPr>
          <w:p w14:paraId="4E4782ED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s-ES"/>
              </w:rPr>
            </w:pPr>
            <w:r w:rsidRPr="003158FE">
              <w:rPr>
                <w:sz w:val="18"/>
                <w:szCs w:val="18"/>
                <w:lang w:val="es-ES"/>
              </w:rPr>
              <w:t>Plasma, K2E + protease inhibitor (PIC)</w:t>
            </w:r>
          </w:p>
        </w:tc>
        <w:tc>
          <w:tcPr>
            <w:tcW w:w="709" w:type="dxa"/>
            <w:vAlign w:val="center"/>
          </w:tcPr>
          <w:p w14:paraId="2876A6ED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no</w:t>
            </w:r>
          </w:p>
        </w:tc>
        <w:tc>
          <w:tcPr>
            <w:tcW w:w="1335" w:type="dxa"/>
            <w:vAlign w:val="center"/>
          </w:tcPr>
          <w:p w14:paraId="6AEE89FE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2</w:t>
            </w:r>
          </w:p>
        </w:tc>
        <w:tc>
          <w:tcPr>
            <w:tcW w:w="978" w:type="dxa"/>
            <w:vAlign w:val="center"/>
          </w:tcPr>
          <w:p w14:paraId="5C30C271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# 366422</w:t>
            </w:r>
          </w:p>
        </w:tc>
        <w:tc>
          <w:tcPr>
            <w:tcW w:w="944" w:type="dxa"/>
            <w:vAlign w:val="center"/>
          </w:tcPr>
          <w:p w14:paraId="55A05BEA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44</w:t>
            </w:r>
          </w:p>
        </w:tc>
        <w:tc>
          <w:tcPr>
            <w:tcW w:w="944" w:type="dxa"/>
            <w:vAlign w:val="center"/>
          </w:tcPr>
          <w:p w14:paraId="03F30B4F" w14:textId="77777777" w:rsidR="00B61204" w:rsidRPr="003158FE" w:rsidRDefault="00B61204" w:rsidP="00B13289">
            <w:pPr>
              <w:spacing w:after="0"/>
              <w:jc w:val="center"/>
              <w:rPr>
                <w:sz w:val="18"/>
                <w:szCs w:val="18"/>
                <w:lang w:val="en-US"/>
              </w:rPr>
            </w:pPr>
            <w:r w:rsidRPr="003158FE">
              <w:rPr>
                <w:sz w:val="18"/>
                <w:szCs w:val="18"/>
                <w:lang w:val="en-US"/>
              </w:rPr>
              <w:t>32</w:t>
            </w:r>
          </w:p>
        </w:tc>
      </w:tr>
    </w:tbl>
    <w:p w14:paraId="560D4DC7" w14:textId="77777777" w:rsidR="00B61204" w:rsidRPr="003158FE" w:rsidRDefault="00B61204" w:rsidP="00B61204">
      <w:pPr>
        <w:spacing w:after="0" w:line="360" w:lineRule="auto"/>
        <w:rPr>
          <w:b/>
          <w:bCs/>
          <w:lang w:val="en-US"/>
        </w:rPr>
      </w:pPr>
    </w:p>
    <w:p w14:paraId="576DA415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r w:rsidRPr="003158FE">
        <w:rPr>
          <w:b/>
          <w:bCs/>
          <w:sz w:val="24"/>
          <w:szCs w:val="24"/>
          <w:lang w:val="en-US"/>
        </w:rPr>
        <w:t>Table ST1.</w:t>
      </w:r>
      <w:r w:rsidRPr="003158FE">
        <w:rPr>
          <w:sz w:val="24"/>
          <w:szCs w:val="24"/>
          <w:lang w:val="en-US"/>
        </w:rPr>
        <w:t xml:space="preserve"> Beckton Dickinson blood collection tubes.</w:t>
      </w:r>
    </w:p>
    <w:p w14:paraId="243C9CD6" w14:textId="1F5859D3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t>For all blood tubes 44 donors were measured in duplicate, except for the 7B (K</w:t>
      </w:r>
      <w:r w:rsidRPr="003158FE">
        <w:rPr>
          <w:sz w:val="24"/>
          <w:szCs w:val="24"/>
          <w:vertAlign w:val="subscript"/>
          <w:lang w:val="en-US"/>
        </w:rPr>
        <w:t>2</w:t>
      </w:r>
      <w:r w:rsidRPr="003158FE">
        <w:rPr>
          <w:sz w:val="24"/>
          <w:szCs w:val="24"/>
          <w:lang w:val="en-US"/>
        </w:rPr>
        <w:t xml:space="preserve">EDTA) </w:t>
      </w:r>
      <w:proofErr w:type="gramStart"/>
      <w:r w:rsidRPr="003158FE">
        <w:rPr>
          <w:sz w:val="24"/>
          <w:szCs w:val="24"/>
          <w:lang w:val="en-US"/>
        </w:rPr>
        <w:t>tubes  (</w:t>
      </w:r>
      <w:proofErr w:type="gramEnd"/>
      <w:r w:rsidRPr="003158FE">
        <w:rPr>
          <w:sz w:val="24"/>
          <w:szCs w:val="24"/>
          <w:lang w:val="en-US"/>
        </w:rPr>
        <w:t xml:space="preserve">one missing sample n=43). </w:t>
      </w:r>
    </w:p>
    <w:p w14:paraId="5B85B6AC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t>For all blood tubes 44 donors were measured in duplicate, except for the 7B (K</w:t>
      </w:r>
      <w:r w:rsidRPr="003158FE">
        <w:rPr>
          <w:sz w:val="24"/>
          <w:szCs w:val="24"/>
          <w:vertAlign w:val="subscript"/>
          <w:lang w:val="en-US"/>
        </w:rPr>
        <w:t>2</w:t>
      </w:r>
      <w:r w:rsidRPr="003158FE">
        <w:rPr>
          <w:sz w:val="24"/>
          <w:szCs w:val="24"/>
          <w:lang w:val="en-US"/>
        </w:rPr>
        <w:t xml:space="preserve">EDTA) </w:t>
      </w:r>
      <w:proofErr w:type="gramStart"/>
      <w:r w:rsidRPr="003158FE">
        <w:rPr>
          <w:sz w:val="24"/>
          <w:szCs w:val="24"/>
          <w:lang w:val="en-US"/>
        </w:rPr>
        <w:t>tubes  (</w:t>
      </w:r>
      <w:proofErr w:type="gramEnd"/>
      <w:r w:rsidRPr="003158FE">
        <w:rPr>
          <w:sz w:val="24"/>
          <w:szCs w:val="24"/>
          <w:lang w:val="en-US"/>
        </w:rPr>
        <w:t xml:space="preserve">one missing sample n=43). </w:t>
      </w:r>
    </w:p>
    <w:p w14:paraId="33BDC36C" w14:textId="0DC56E87" w:rsidR="00B61204" w:rsidRPr="003158FE" w:rsidRDefault="00B61204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br w:type="page"/>
      </w:r>
    </w:p>
    <w:tbl>
      <w:tblPr>
        <w:tblStyle w:val="Tabellenraster"/>
        <w:tblpPr w:leftFromText="141" w:rightFromText="141" w:tblpY="394"/>
        <w:tblW w:w="9067" w:type="dxa"/>
        <w:tblLayout w:type="fixed"/>
        <w:tblLook w:val="06A0" w:firstRow="1" w:lastRow="0" w:firstColumn="1" w:lastColumn="0" w:noHBand="1" w:noVBand="1"/>
      </w:tblPr>
      <w:tblGrid>
        <w:gridCol w:w="562"/>
        <w:gridCol w:w="1701"/>
        <w:gridCol w:w="850"/>
        <w:gridCol w:w="851"/>
        <w:gridCol w:w="850"/>
        <w:gridCol w:w="851"/>
        <w:gridCol w:w="850"/>
        <w:gridCol w:w="851"/>
        <w:gridCol w:w="850"/>
        <w:gridCol w:w="851"/>
      </w:tblGrid>
      <w:tr w:rsidR="00B61204" w:rsidRPr="003158FE" w14:paraId="5EAA38EC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30FA429F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lastRenderedPageBreak/>
              <w:t>Apo</w:t>
            </w:r>
          </w:p>
        </w:tc>
        <w:tc>
          <w:tcPr>
            <w:tcW w:w="1701" w:type="dxa"/>
            <w:vAlign w:val="center"/>
          </w:tcPr>
          <w:p w14:paraId="0BDA9087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Peptide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5AE73873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sz w:val="16"/>
                <w:szCs w:val="16"/>
                <w:lang w:val="en-US"/>
              </w:rPr>
              <w:t>Prec</w:t>
            </w:r>
            <w:proofErr w:type="spellEnd"/>
            <w:r w:rsidRPr="003158FE">
              <w:rPr>
                <w:sz w:val="16"/>
                <w:szCs w:val="16"/>
                <w:lang w:val="en-US"/>
              </w:rPr>
              <w:t xml:space="preserve"> m/z </w:t>
            </w:r>
          </w:p>
        </w:tc>
        <w:tc>
          <w:tcPr>
            <w:tcW w:w="851" w:type="dxa"/>
            <w:vAlign w:val="center"/>
          </w:tcPr>
          <w:p w14:paraId="736D7076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CE (V)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4880532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Ion 1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7E02FBC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CE (V)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5381B764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Ion 2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326556D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CE (V)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74C22676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Ion 3</w:t>
            </w:r>
          </w:p>
        </w:tc>
        <w:tc>
          <w:tcPr>
            <w:tcW w:w="851" w:type="dxa"/>
            <w:vAlign w:val="center"/>
          </w:tcPr>
          <w:p w14:paraId="574A7653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Rt (min)</w:t>
            </w:r>
          </w:p>
        </w:tc>
      </w:tr>
      <w:tr w:rsidR="00B61204" w:rsidRPr="003158FE" w14:paraId="40E038B0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4356AFB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A-I</w:t>
            </w:r>
          </w:p>
        </w:tc>
        <w:tc>
          <w:tcPr>
            <w:tcW w:w="1701" w:type="dxa"/>
            <w:vAlign w:val="center"/>
          </w:tcPr>
          <w:p w14:paraId="6F9FF497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AKPA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L</w:t>
            </w:r>
            <w:r w:rsidRPr="003158FE">
              <w:rPr>
                <w:sz w:val="16"/>
                <w:szCs w:val="16"/>
                <w:lang w:val="en-US"/>
              </w:rPr>
              <w:t>EDLR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774162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338.2</w:t>
            </w:r>
          </w:p>
        </w:tc>
        <w:tc>
          <w:tcPr>
            <w:tcW w:w="851" w:type="dxa"/>
            <w:vAlign w:val="center"/>
          </w:tcPr>
          <w:p w14:paraId="0814489D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3253C1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88.2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C3C6BD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AC2045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532.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5EC837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C33B4F4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403.2</w:t>
            </w:r>
          </w:p>
        </w:tc>
        <w:tc>
          <w:tcPr>
            <w:tcW w:w="851" w:type="dxa"/>
            <w:vAlign w:val="center"/>
          </w:tcPr>
          <w:p w14:paraId="16B1DFB7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.8</w:t>
            </w:r>
          </w:p>
        </w:tc>
      </w:tr>
      <w:tr w:rsidR="00B61204" w:rsidRPr="003158FE" w14:paraId="3B4A93C5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74EB7D2B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092DD48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V</w:t>
            </w:r>
            <w:r w:rsidRPr="003158FE">
              <w:rPr>
                <w:sz w:val="16"/>
                <w:szCs w:val="16"/>
                <w:lang w:val="en-US"/>
              </w:rPr>
              <w:t>QPYLDDFQK</w:t>
            </w:r>
          </w:p>
        </w:tc>
        <w:tc>
          <w:tcPr>
            <w:tcW w:w="850" w:type="dxa"/>
            <w:vAlign w:val="center"/>
          </w:tcPr>
          <w:p w14:paraId="3E3F2D43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26.8</w:t>
            </w:r>
          </w:p>
        </w:tc>
        <w:tc>
          <w:tcPr>
            <w:tcW w:w="851" w:type="dxa"/>
            <w:vAlign w:val="center"/>
          </w:tcPr>
          <w:p w14:paraId="18B84499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2C7294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28.1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347F2A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FF6193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025.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4F0CDD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FAD2033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765.4</w:t>
            </w:r>
          </w:p>
        </w:tc>
        <w:tc>
          <w:tcPr>
            <w:tcW w:w="851" w:type="dxa"/>
            <w:vAlign w:val="center"/>
          </w:tcPr>
          <w:p w14:paraId="3FB91AEC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9.3</w:t>
            </w:r>
          </w:p>
        </w:tc>
      </w:tr>
      <w:tr w:rsidR="00B61204" w:rsidRPr="003158FE" w14:paraId="5EE82F79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3713C3B5" w14:textId="77777777" w:rsidR="00B61204" w:rsidRPr="003158FE" w:rsidRDefault="00B61204" w:rsidP="00B13289">
            <w:pPr>
              <w:spacing w:after="0"/>
              <w:jc w:val="center"/>
              <w:rPr>
                <w:i/>
                <w:iCs/>
                <w:sz w:val="16"/>
                <w:szCs w:val="16"/>
                <w:lang w:val="en-US"/>
              </w:rPr>
            </w:pPr>
            <w:r w:rsidRPr="003158FE">
              <w:rPr>
                <w:i/>
                <w:iCs/>
                <w:sz w:val="16"/>
                <w:szCs w:val="16"/>
                <w:lang w:val="en-US"/>
              </w:rPr>
              <w:t>(a)</w:t>
            </w:r>
          </w:p>
        </w:tc>
        <w:tc>
          <w:tcPr>
            <w:tcW w:w="1701" w:type="dxa"/>
            <w:vAlign w:val="center"/>
          </w:tcPr>
          <w:p w14:paraId="0C47DA1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LFLEPTQADIALL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K</w:t>
            </w:r>
          </w:p>
        </w:tc>
        <w:tc>
          <w:tcPr>
            <w:tcW w:w="850" w:type="dxa"/>
            <w:vAlign w:val="center"/>
          </w:tcPr>
          <w:p w14:paraId="3B87387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786.4</w:t>
            </w:r>
          </w:p>
        </w:tc>
        <w:tc>
          <w:tcPr>
            <w:tcW w:w="851" w:type="dxa"/>
            <w:vAlign w:val="center"/>
          </w:tcPr>
          <w:p w14:paraId="4D8E145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5</w:t>
            </w:r>
          </w:p>
        </w:tc>
        <w:tc>
          <w:tcPr>
            <w:tcW w:w="850" w:type="dxa"/>
            <w:vAlign w:val="center"/>
          </w:tcPr>
          <w:p w14:paraId="5EAED852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069.6</w:t>
            </w:r>
          </w:p>
        </w:tc>
        <w:tc>
          <w:tcPr>
            <w:tcW w:w="851" w:type="dxa"/>
            <w:vAlign w:val="center"/>
          </w:tcPr>
          <w:p w14:paraId="74AD9AA7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5</w:t>
            </w:r>
          </w:p>
        </w:tc>
        <w:tc>
          <w:tcPr>
            <w:tcW w:w="850" w:type="dxa"/>
            <w:vAlign w:val="center"/>
          </w:tcPr>
          <w:p w14:paraId="4312E2D7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198.7</w:t>
            </w:r>
          </w:p>
        </w:tc>
        <w:tc>
          <w:tcPr>
            <w:tcW w:w="851" w:type="dxa"/>
            <w:vAlign w:val="center"/>
          </w:tcPr>
          <w:p w14:paraId="46953AC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5</w:t>
            </w:r>
          </w:p>
        </w:tc>
        <w:tc>
          <w:tcPr>
            <w:tcW w:w="850" w:type="dxa"/>
            <w:vAlign w:val="center"/>
          </w:tcPr>
          <w:p w14:paraId="65FCDAFA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374.2</w:t>
            </w:r>
          </w:p>
        </w:tc>
        <w:tc>
          <w:tcPr>
            <w:tcW w:w="851" w:type="dxa"/>
            <w:vAlign w:val="center"/>
          </w:tcPr>
          <w:p w14:paraId="30699E3C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3.3</w:t>
            </w:r>
          </w:p>
        </w:tc>
      </w:tr>
      <w:tr w:rsidR="00B61204" w:rsidRPr="003158FE" w14:paraId="75EC9ED9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0C72205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114F1B86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GISSTTVTG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R</w:t>
            </w:r>
          </w:p>
        </w:tc>
        <w:tc>
          <w:tcPr>
            <w:tcW w:w="850" w:type="dxa"/>
            <w:vAlign w:val="center"/>
          </w:tcPr>
          <w:p w14:paraId="22DF9177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489.8</w:t>
            </w:r>
          </w:p>
        </w:tc>
        <w:tc>
          <w:tcPr>
            <w:tcW w:w="851" w:type="dxa"/>
            <w:vAlign w:val="center"/>
          </w:tcPr>
          <w:p w14:paraId="75DC3507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14:paraId="1BEB539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808.4</w:t>
            </w:r>
          </w:p>
        </w:tc>
        <w:tc>
          <w:tcPr>
            <w:tcW w:w="851" w:type="dxa"/>
            <w:vAlign w:val="center"/>
          </w:tcPr>
          <w:p w14:paraId="2DF2A00C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14:paraId="4FF2BE2E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34.4</w:t>
            </w:r>
          </w:p>
        </w:tc>
        <w:tc>
          <w:tcPr>
            <w:tcW w:w="851" w:type="dxa"/>
            <w:vAlign w:val="center"/>
          </w:tcPr>
          <w:p w14:paraId="2E76D20A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14:paraId="1F648F9E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33.3</w:t>
            </w:r>
          </w:p>
        </w:tc>
        <w:tc>
          <w:tcPr>
            <w:tcW w:w="851" w:type="dxa"/>
            <w:vAlign w:val="center"/>
          </w:tcPr>
          <w:p w14:paraId="6FE66CE6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.9</w:t>
            </w:r>
          </w:p>
        </w:tc>
      </w:tr>
      <w:tr w:rsidR="00B61204" w:rsidRPr="003158FE" w14:paraId="7658EB3C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1196EF3C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666482C6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GTYSTTVTG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R</w:t>
            </w:r>
          </w:p>
        </w:tc>
        <w:tc>
          <w:tcPr>
            <w:tcW w:w="850" w:type="dxa"/>
            <w:vAlign w:val="center"/>
          </w:tcPr>
          <w:p w14:paraId="38F9C5B0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21.8</w:t>
            </w:r>
          </w:p>
        </w:tc>
        <w:tc>
          <w:tcPr>
            <w:tcW w:w="851" w:type="dxa"/>
            <w:vAlign w:val="center"/>
          </w:tcPr>
          <w:p w14:paraId="6121D00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vAlign w:val="center"/>
          </w:tcPr>
          <w:p w14:paraId="69363CE9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34.4</w:t>
            </w:r>
          </w:p>
        </w:tc>
        <w:tc>
          <w:tcPr>
            <w:tcW w:w="851" w:type="dxa"/>
            <w:vAlign w:val="center"/>
          </w:tcPr>
          <w:p w14:paraId="60CBA277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vAlign w:val="center"/>
          </w:tcPr>
          <w:p w14:paraId="7F2497A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721.5</w:t>
            </w:r>
          </w:p>
        </w:tc>
        <w:tc>
          <w:tcPr>
            <w:tcW w:w="851" w:type="dxa"/>
            <w:vAlign w:val="center"/>
          </w:tcPr>
          <w:p w14:paraId="39DBCFFE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vAlign w:val="center"/>
          </w:tcPr>
          <w:p w14:paraId="40C71EC3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33.3</w:t>
            </w:r>
          </w:p>
        </w:tc>
        <w:tc>
          <w:tcPr>
            <w:tcW w:w="851" w:type="dxa"/>
            <w:vAlign w:val="center"/>
          </w:tcPr>
          <w:p w14:paraId="31F3F05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.3</w:t>
            </w:r>
          </w:p>
        </w:tc>
      </w:tr>
      <w:tr w:rsidR="00B61204" w:rsidRPr="003158FE" w14:paraId="5B896692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4C4559A1" w14:textId="77777777" w:rsidR="00B61204" w:rsidRPr="003158FE" w:rsidRDefault="00B61204" w:rsidP="00B13289">
            <w:pPr>
              <w:spacing w:after="0"/>
              <w:jc w:val="center"/>
              <w:rPr>
                <w:i/>
                <w:iCs/>
                <w:sz w:val="16"/>
                <w:szCs w:val="16"/>
                <w:lang w:val="en-US"/>
              </w:rPr>
            </w:pPr>
            <w:r w:rsidRPr="003158FE">
              <w:rPr>
                <w:i/>
                <w:iCs/>
                <w:sz w:val="16"/>
                <w:szCs w:val="16"/>
                <w:lang w:val="en-US"/>
              </w:rPr>
              <w:t>A-II</w:t>
            </w:r>
          </w:p>
        </w:tc>
        <w:tc>
          <w:tcPr>
            <w:tcW w:w="1701" w:type="dxa"/>
            <w:vAlign w:val="center"/>
          </w:tcPr>
          <w:p w14:paraId="1B8C40A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SPELQAEA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K</w:t>
            </w:r>
          </w:p>
        </w:tc>
        <w:tc>
          <w:tcPr>
            <w:tcW w:w="850" w:type="dxa"/>
            <w:vAlign w:val="center"/>
          </w:tcPr>
          <w:p w14:paraId="6E98B48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486.7</w:t>
            </w:r>
          </w:p>
        </w:tc>
        <w:tc>
          <w:tcPr>
            <w:tcW w:w="851" w:type="dxa"/>
            <w:vAlign w:val="center"/>
          </w:tcPr>
          <w:p w14:paraId="7352C741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vAlign w:val="center"/>
          </w:tcPr>
          <w:p w14:paraId="49B30093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443.2</w:t>
            </w:r>
          </w:p>
        </w:tc>
        <w:tc>
          <w:tcPr>
            <w:tcW w:w="851" w:type="dxa"/>
            <w:vAlign w:val="center"/>
          </w:tcPr>
          <w:p w14:paraId="7329D9E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vAlign w:val="center"/>
          </w:tcPr>
          <w:p w14:paraId="279925DF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788.4</w:t>
            </w:r>
          </w:p>
        </w:tc>
        <w:tc>
          <w:tcPr>
            <w:tcW w:w="851" w:type="dxa"/>
            <w:vAlign w:val="center"/>
          </w:tcPr>
          <w:p w14:paraId="394EA34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vAlign w:val="center"/>
          </w:tcPr>
          <w:p w14:paraId="18DA5DF1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59.4</w:t>
            </w:r>
          </w:p>
        </w:tc>
        <w:tc>
          <w:tcPr>
            <w:tcW w:w="851" w:type="dxa"/>
            <w:vAlign w:val="center"/>
          </w:tcPr>
          <w:p w14:paraId="0C52B22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.2</w:t>
            </w:r>
          </w:p>
        </w:tc>
      </w:tr>
      <w:tr w:rsidR="00B61204" w:rsidRPr="003158FE" w14:paraId="0A3C7249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4130D82A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09E1970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EQLTPLI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K</w:t>
            </w:r>
          </w:p>
        </w:tc>
        <w:tc>
          <w:tcPr>
            <w:tcW w:w="850" w:type="dxa"/>
            <w:vAlign w:val="center"/>
          </w:tcPr>
          <w:p w14:paraId="2E6BC43B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471.2</w:t>
            </w:r>
          </w:p>
        </w:tc>
        <w:tc>
          <w:tcPr>
            <w:tcW w:w="851" w:type="dxa"/>
            <w:vAlign w:val="center"/>
          </w:tcPr>
          <w:p w14:paraId="7753D95B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14:paraId="66C674AA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71.4</w:t>
            </w:r>
          </w:p>
        </w:tc>
        <w:tc>
          <w:tcPr>
            <w:tcW w:w="851" w:type="dxa"/>
            <w:vAlign w:val="center"/>
          </w:tcPr>
          <w:p w14:paraId="66767A4B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14:paraId="6A3E7599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84.5</w:t>
            </w:r>
          </w:p>
        </w:tc>
        <w:tc>
          <w:tcPr>
            <w:tcW w:w="851" w:type="dxa"/>
            <w:vAlign w:val="center"/>
          </w:tcPr>
          <w:p w14:paraId="79324D10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5</w:t>
            </w:r>
          </w:p>
        </w:tc>
        <w:tc>
          <w:tcPr>
            <w:tcW w:w="850" w:type="dxa"/>
            <w:vAlign w:val="center"/>
          </w:tcPr>
          <w:p w14:paraId="19C360E4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60.2</w:t>
            </w:r>
          </w:p>
        </w:tc>
        <w:tc>
          <w:tcPr>
            <w:tcW w:w="851" w:type="dxa"/>
            <w:vAlign w:val="center"/>
          </w:tcPr>
          <w:p w14:paraId="7768CAE4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9.9</w:t>
            </w:r>
          </w:p>
        </w:tc>
      </w:tr>
      <w:tr w:rsidR="00B61204" w:rsidRPr="003158FE" w14:paraId="2E701359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4BF90BE6" w14:textId="77777777" w:rsidR="00B61204" w:rsidRPr="003158FE" w:rsidRDefault="00B61204" w:rsidP="00B13289">
            <w:pPr>
              <w:spacing w:after="0"/>
              <w:jc w:val="center"/>
              <w:rPr>
                <w:i/>
                <w:iCs/>
                <w:sz w:val="16"/>
                <w:szCs w:val="16"/>
                <w:lang w:val="en-US"/>
              </w:rPr>
            </w:pPr>
            <w:r w:rsidRPr="003158FE">
              <w:rPr>
                <w:i/>
                <w:iCs/>
                <w:sz w:val="16"/>
                <w:szCs w:val="16"/>
                <w:lang w:val="en-US"/>
              </w:rPr>
              <w:t>A-IV</w:t>
            </w:r>
          </w:p>
        </w:tc>
        <w:tc>
          <w:tcPr>
            <w:tcW w:w="1701" w:type="dxa"/>
            <w:vAlign w:val="center"/>
          </w:tcPr>
          <w:p w14:paraId="2C4A44EE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LEPYADQL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R</w:t>
            </w:r>
          </w:p>
        </w:tc>
        <w:tc>
          <w:tcPr>
            <w:tcW w:w="850" w:type="dxa"/>
            <w:vAlign w:val="center"/>
          </w:tcPr>
          <w:p w14:paraId="38433827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52.8</w:t>
            </w:r>
          </w:p>
        </w:tc>
        <w:tc>
          <w:tcPr>
            <w:tcW w:w="851" w:type="dxa"/>
            <w:vAlign w:val="center"/>
          </w:tcPr>
          <w:p w14:paraId="05CDF3E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14:paraId="4912C68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431.7</w:t>
            </w:r>
          </w:p>
        </w:tc>
        <w:tc>
          <w:tcPr>
            <w:tcW w:w="851" w:type="dxa"/>
            <w:vAlign w:val="center"/>
          </w:tcPr>
          <w:p w14:paraId="7057DCB2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5</w:t>
            </w:r>
          </w:p>
        </w:tc>
        <w:tc>
          <w:tcPr>
            <w:tcW w:w="850" w:type="dxa"/>
            <w:vAlign w:val="center"/>
          </w:tcPr>
          <w:p w14:paraId="75BA91D2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02.3</w:t>
            </w:r>
          </w:p>
        </w:tc>
        <w:tc>
          <w:tcPr>
            <w:tcW w:w="851" w:type="dxa"/>
            <w:vAlign w:val="center"/>
          </w:tcPr>
          <w:p w14:paraId="11791A8E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14:paraId="6DFC7766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43.1</w:t>
            </w:r>
          </w:p>
        </w:tc>
        <w:tc>
          <w:tcPr>
            <w:tcW w:w="851" w:type="dxa"/>
            <w:vAlign w:val="center"/>
          </w:tcPr>
          <w:p w14:paraId="097D7EA4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8.1</w:t>
            </w:r>
          </w:p>
        </w:tc>
      </w:tr>
      <w:tr w:rsidR="00B61204" w:rsidRPr="003158FE" w14:paraId="26438F07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1CA318E6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37FEE1AF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LTPYADEF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K</w:t>
            </w:r>
          </w:p>
        </w:tc>
        <w:tc>
          <w:tcPr>
            <w:tcW w:w="850" w:type="dxa"/>
            <w:vAlign w:val="center"/>
          </w:tcPr>
          <w:p w14:paraId="4824BDE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42.2</w:t>
            </w:r>
          </w:p>
        </w:tc>
        <w:tc>
          <w:tcPr>
            <w:tcW w:w="851" w:type="dxa"/>
            <w:vAlign w:val="center"/>
          </w:tcPr>
          <w:p w14:paraId="44964420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2</w:t>
            </w:r>
          </w:p>
        </w:tc>
        <w:tc>
          <w:tcPr>
            <w:tcW w:w="850" w:type="dxa"/>
            <w:vAlign w:val="center"/>
          </w:tcPr>
          <w:p w14:paraId="53C0471B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435.2</w:t>
            </w:r>
          </w:p>
        </w:tc>
        <w:tc>
          <w:tcPr>
            <w:tcW w:w="851" w:type="dxa"/>
            <w:vAlign w:val="center"/>
          </w:tcPr>
          <w:p w14:paraId="1274BB97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5</w:t>
            </w:r>
          </w:p>
        </w:tc>
        <w:tc>
          <w:tcPr>
            <w:tcW w:w="850" w:type="dxa"/>
            <w:vAlign w:val="center"/>
          </w:tcPr>
          <w:p w14:paraId="234D4F19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09.3</w:t>
            </w:r>
          </w:p>
        </w:tc>
        <w:tc>
          <w:tcPr>
            <w:tcW w:w="851" w:type="dxa"/>
            <w:vAlign w:val="center"/>
          </w:tcPr>
          <w:p w14:paraId="67E0313F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2</w:t>
            </w:r>
          </w:p>
        </w:tc>
        <w:tc>
          <w:tcPr>
            <w:tcW w:w="850" w:type="dxa"/>
            <w:vAlign w:val="center"/>
          </w:tcPr>
          <w:p w14:paraId="1ECE1C73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15.1</w:t>
            </w:r>
          </w:p>
        </w:tc>
        <w:tc>
          <w:tcPr>
            <w:tcW w:w="851" w:type="dxa"/>
            <w:vAlign w:val="center"/>
          </w:tcPr>
          <w:p w14:paraId="6426241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8.8</w:t>
            </w:r>
          </w:p>
        </w:tc>
      </w:tr>
      <w:tr w:rsidR="00B61204" w:rsidRPr="003158FE" w14:paraId="280AFB2F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08D2BF03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17F683C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SLAPYAQDTQE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K</w:t>
            </w:r>
          </w:p>
        </w:tc>
        <w:tc>
          <w:tcPr>
            <w:tcW w:w="850" w:type="dxa"/>
            <w:vAlign w:val="center"/>
          </w:tcPr>
          <w:p w14:paraId="672AFB4E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75.8</w:t>
            </w:r>
          </w:p>
        </w:tc>
        <w:tc>
          <w:tcPr>
            <w:tcW w:w="851" w:type="dxa"/>
            <w:vAlign w:val="center"/>
          </w:tcPr>
          <w:p w14:paraId="76F7C323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1A0613D2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40.3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76332DBC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246E8C52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75.8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4009E58E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5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56B8422A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01.1</w:t>
            </w:r>
          </w:p>
        </w:tc>
        <w:tc>
          <w:tcPr>
            <w:tcW w:w="851" w:type="dxa"/>
            <w:vAlign w:val="center"/>
          </w:tcPr>
          <w:p w14:paraId="75CF2D5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.8</w:t>
            </w:r>
          </w:p>
        </w:tc>
      </w:tr>
      <w:tr w:rsidR="00B61204" w:rsidRPr="003158FE" w14:paraId="683A7A7C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485303BB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B</w:t>
            </w:r>
          </w:p>
        </w:tc>
        <w:tc>
          <w:tcPr>
            <w:tcW w:w="1701" w:type="dxa"/>
            <w:vAlign w:val="center"/>
          </w:tcPr>
          <w:p w14:paraId="33C2E59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TGISP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L</w:t>
            </w:r>
            <w:r w:rsidRPr="003158FE">
              <w:rPr>
                <w:sz w:val="16"/>
                <w:szCs w:val="16"/>
                <w:lang w:val="en-US"/>
              </w:rPr>
              <w:t>ALIK</w:t>
            </w:r>
          </w:p>
        </w:tc>
        <w:tc>
          <w:tcPr>
            <w:tcW w:w="850" w:type="dxa"/>
            <w:vAlign w:val="center"/>
          </w:tcPr>
          <w:p w14:paraId="56EF9937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06.8</w:t>
            </w:r>
          </w:p>
        </w:tc>
        <w:tc>
          <w:tcPr>
            <w:tcW w:w="851" w:type="dxa"/>
            <w:vAlign w:val="center"/>
          </w:tcPr>
          <w:p w14:paraId="40D5C360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B4FF08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741.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A8C8D9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2DF8BC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654.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AC1E37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70FD642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72.2</w:t>
            </w:r>
          </w:p>
        </w:tc>
        <w:tc>
          <w:tcPr>
            <w:tcW w:w="851" w:type="dxa"/>
            <w:vAlign w:val="center"/>
          </w:tcPr>
          <w:p w14:paraId="759B773E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2.4</w:t>
            </w:r>
          </w:p>
        </w:tc>
      </w:tr>
      <w:tr w:rsidR="00B61204" w:rsidRPr="003158FE" w14:paraId="143588A7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2679D5B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2B08B230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TEVIPP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L</w:t>
            </w:r>
            <w:r w:rsidRPr="003158FE">
              <w:rPr>
                <w:sz w:val="16"/>
                <w:szCs w:val="16"/>
                <w:lang w:val="en-US"/>
              </w:rPr>
              <w:t>IENR</w:t>
            </w:r>
          </w:p>
        </w:tc>
        <w:tc>
          <w:tcPr>
            <w:tcW w:w="850" w:type="dxa"/>
            <w:vAlign w:val="center"/>
          </w:tcPr>
          <w:p w14:paraId="07A893B6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40.9</w:t>
            </w:r>
          </w:p>
        </w:tc>
        <w:tc>
          <w:tcPr>
            <w:tcW w:w="851" w:type="dxa"/>
            <w:vAlign w:val="center"/>
          </w:tcPr>
          <w:p w14:paraId="69377067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DFFD9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838.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10E326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E6F95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443.2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F8D5A6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C2926F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330.2</w:t>
            </w:r>
          </w:p>
        </w:tc>
        <w:tc>
          <w:tcPr>
            <w:tcW w:w="851" w:type="dxa"/>
            <w:vAlign w:val="center"/>
          </w:tcPr>
          <w:p w14:paraId="31C957AE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1.4</w:t>
            </w:r>
          </w:p>
        </w:tc>
      </w:tr>
      <w:tr w:rsidR="00B61204" w:rsidRPr="003158FE" w14:paraId="4069E602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64C82B5C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B100</w:t>
            </w:r>
          </w:p>
        </w:tc>
        <w:tc>
          <w:tcPr>
            <w:tcW w:w="1701" w:type="dxa"/>
            <w:vAlign w:val="center"/>
          </w:tcPr>
          <w:p w14:paraId="6E344734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FPE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V</w:t>
            </w:r>
            <w:r w:rsidRPr="003158FE">
              <w:rPr>
                <w:sz w:val="16"/>
                <w:szCs w:val="16"/>
                <w:lang w:val="en-US"/>
              </w:rPr>
              <w:t>DVLTK</w:t>
            </w:r>
          </w:p>
        </w:tc>
        <w:tc>
          <w:tcPr>
            <w:tcW w:w="850" w:type="dxa"/>
            <w:vAlign w:val="center"/>
          </w:tcPr>
          <w:p w14:paraId="669C8D79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24.3</w:t>
            </w:r>
          </w:p>
        </w:tc>
        <w:tc>
          <w:tcPr>
            <w:tcW w:w="851" w:type="dxa"/>
            <w:vAlign w:val="center"/>
          </w:tcPr>
          <w:p w14:paraId="1EEC5744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DC8C4A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450.8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FEE2C1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4DC0EE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900.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EF5ADA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97D48B8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803.5</w:t>
            </w:r>
          </w:p>
        </w:tc>
        <w:tc>
          <w:tcPr>
            <w:tcW w:w="851" w:type="dxa"/>
            <w:vAlign w:val="center"/>
          </w:tcPr>
          <w:p w14:paraId="465B877F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1.2</w:t>
            </w:r>
          </w:p>
        </w:tc>
      </w:tr>
      <w:tr w:rsidR="00B61204" w:rsidRPr="003158FE" w14:paraId="7A4D79E1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39A9B08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C-I</w:t>
            </w:r>
          </w:p>
        </w:tc>
        <w:tc>
          <w:tcPr>
            <w:tcW w:w="1701" w:type="dxa"/>
            <w:vAlign w:val="center"/>
          </w:tcPr>
          <w:p w14:paraId="3DE5B75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EFGNT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L</w:t>
            </w:r>
            <w:r w:rsidRPr="003158FE">
              <w:rPr>
                <w:sz w:val="16"/>
                <w:szCs w:val="16"/>
                <w:lang w:val="en-US"/>
              </w:rPr>
              <w:t>EDK</w:t>
            </w:r>
          </w:p>
        </w:tc>
        <w:tc>
          <w:tcPr>
            <w:tcW w:w="850" w:type="dxa"/>
            <w:vAlign w:val="center"/>
          </w:tcPr>
          <w:p w14:paraId="30B709A0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26.7</w:t>
            </w:r>
          </w:p>
        </w:tc>
        <w:tc>
          <w:tcPr>
            <w:tcW w:w="851" w:type="dxa"/>
            <w:vAlign w:val="center"/>
          </w:tcPr>
          <w:p w14:paraId="78F91F7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39A228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605.3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0E7E5F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12D1F0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776.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0CAC59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73C82BD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391.2</w:t>
            </w:r>
          </w:p>
        </w:tc>
        <w:tc>
          <w:tcPr>
            <w:tcW w:w="851" w:type="dxa"/>
            <w:vAlign w:val="center"/>
          </w:tcPr>
          <w:p w14:paraId="07704D2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7.0</w:t>
            </w:r>
          </w:p>
        </w:tc>
      </w:tr>
      <w:tr w:rsidR="00B61204" w:rsidRPr="003158FE" w14:paraId="1834D376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0949B85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6C3157A3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TPDVSSA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L</w:t>
            </w:r>
            <w:r w:rsidRPr="003158FE">
              <w:rPr>
                <w:sz w:val="16"/>
                <w:szCs w:val="16"/>
                <w:lang w:val="en-US"/>
              </w:rPr>
              <w:t>DK</w:t>
            </w:r>
          </w:p>
        </w:tc>
        <w:tc>
          <w:tcPr>
            <w:tcW w:w="850" w:type="dxa"/>
            <w:vAlign w:val="center"/>
          </w:tcPr>
          <w:p w14:paraId="3BFC0259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16.8</w:t>
            </w:r>
          </w:p>
        </w:tc>
        <w:tc>
          <w:tcPr>
            <w:tcW w:w="851" w:type="dxa"/>
            <w:vAlign w:val="center"/>
          </w:tcPr>
          <w:p w14:paraId="4DF2ED2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9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81667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466.2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45710C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9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0EB6A5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834.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81B741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9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F5FEDE2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620.3</w:t>
            </w:r>
          </w:p>
        </w:tc>
        <w:tc>
          <w:tcPr>
            <w:tcW w:w="851" w:type="dxa"/>
            <w:vAlign w:val="center"/>
          </w:tcPr>
          <w:p w14:paraId="1E35FCE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7.6</w:t>
            </w:r>
          </w:p>
        </w:tc>
      </w:tr>
      <w:tr w:rsidR="00B61204" w:rsidRPr="003158FE" w14:paraId="131827DC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3DA114A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C-II</w:t>
            </w:r>
          </w:p>
        </w:tc>
        <w:tc>
          <w:tcPr>
            <w:tcW w:w="1701" w:type="dxa"/>
            <w:vAlign w:val="center"/>
          </w:tcPr>
          <w:p w14:paraId="67A2531C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ES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L</w:t>
            </w:r>
            <w:r w:rsidRPr="003158FE">
              <w:rPr>
                <w:sz w:val="16"/>
                <w:szCs w:val="16"/>
                <w:lang w:val="en-US"/>
              </w:rPr>
              <w:t>SSYWESAK</w:t>
            </w:r>
          </w:p>
        </w:tc>
        <w:tc>
          <w:tcPr>
            <w:tcW w:w="850" w:type="dxa"/>
            <w:vAlign w:val="center"/>
          </w:tcPr>
          <w:p w14:paraId="595B507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43.8</w:t>
            </w:r>
          </w:p>
        </w:tc>
        <w:tc>
          <w:tcPr>
            <w:tcW w:w="851" w:type="dxa"/>
            <w:vAlign w:val="center"/>
          </w:tcPr>
          <w:p w14:paraId="1F2A78F0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9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6E6043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957.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6FB259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9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19C92A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870.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471904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9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697703D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783.4</w:t>
            </w:r>
          </w:p>
        </w:tc>
        <w:tc>
          <w:tcPr>
            <w:tcW w:w="851" w:type="dxa"/>
            <w:vAlign w:val="center"/>
          </w:tcPr>
          <w:p w14:paraId="0AB9C06F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9.6</w:t>
            </w:r>
          </w:p>
        </w:tc>
      </w:tr>
      <w:tr w:rsidR="00B61204" w:rsidRPr="003158FE" w14:paraId="15BD715A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20BDEBFB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3112B37B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TYLPA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V</w:t>
            </w:r>
            <w:r w:rsidRPr="003158FE">
              <w:rPr>
                <w:sz w:val="16"/>
                <w:szCs w:val="16"/>
                <w:lang w:val="en-US"/>
              </w:rPr>
              <w:t>DEK</w:t>
            </w:r>
          </w:p>
        </w:tc>
        <w:tc>
          <w:tcPr>
            <w:tcW w:w="850" w:type="dxa"/>
            <w:vAlign w:val="center"/>
          </w:tcPr>
          <w:p w14:paraId="357C5179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18.3</w:t>
            </w:r>
          </w:p>
        </w:tc>
        <w:tc>
          <w:tcPr>
            <w:tcW w:w="851" w:type="dxa"/>
            <w:vAlign w:val="center"/>
          </w:tcPr>
          <w:p w14:paraId="7D4E55FC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45AC3E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65.1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ED9E91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E8E490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771.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953185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199808E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658.3</w:t>
            </w:r>
          </w:p>
        </w:tc>
        <w:tc>
          <w:tcPr>
            <w:tcW w:w="851" w:type="dxa"/>
            <w:vAlign w:val="center"/>
          </w:tcPr>
          <w:p w14:paraId="78E574C4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8.4</w:t>
            </w:r>
          </w:p>
        </w:tc>
      </w:tr>
      <w:tr w:rsidR="00B61204" w:rsidRPr="003158FE" w14:paraId="5306D53C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1FB24929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C-III</w:t>
            </w:r>
          </w:p>
        </w:tc>
        <w:tc>
          <w:tcPr>
            <w:tcW w:w="1701" w:type="dxa"/>
            <w:vAlign w:val="center"/>
          </w:tcPr>
          <w:p w14:paraId="15AD7DF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GWVTDGFSS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L</w:t>
            </w:r>
            <w:r w:rsidRPr="003158FE">
              <w:rPr>
                <w:sz w:val="16"/>
                <w:szCs w:val="16"/>
                <w:lang w:val="en-US"/>
              </w:rPr>
              <w:t>K</w:t>
            </w:r>
          </w:p>
        </w:tc>
        <w:tc>
          <w:tcPr>
            <w:tcW w:w="850" w:type="dxa"/>
            <w:vAlign w:val="center"/>
          </w:tcPr>
          <w:p w14:paraId="3BC63EE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98.8</w:t>
            </w:r>
          </w:p>
        </w:tc>
        <w:tc>
          <w:tcPr>
            <w:tcW w:w="851" w:type="dxa"/>
            <w:vAlign w:val="center"/>
          </w:tcPr>
          <w:p w14:paraId="3F68EDE7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7B8EA9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44.1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1CB7C6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C2DA41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953.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3BD9B7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31BFCC0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854.4</w:t>
            </w:r>
          </w:p>
        </w:tc>
        <w:tc>
          <w:tcPr>
            <w:tcW w:w="851" w:type="dxa"/>
            <w:vAlign w:val="center"/>
          </w:tcPr>
          <w:p w14:paraId="33BC1F3A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1.3</w:t>
            </w:r>
          </w:p>
        </w:tc>
      </w:tr>
      <w:tr w:rsidR="00B61204" w:rsidRPr="003158FE" w14:paraId="11D637D4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482F30B1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556BE49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DALSSVQESQ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V</w:t>
            </w:r>
            <w:r w:rsidRPr="003158FE">
              <w:rPr>
                <w:sz w:val="16"/>
                <w:szCs w:val="16"/>
                <w:lang w:val="en-US"/>
              </w:rPr>
              <w:t>AQQAR</w:t>
            </w:r>
          </w:p>
        </w:tc>
        <w:tc>
          <w:tcPr>
            <w:tcW w:w="850" w:type="dxa"/>
            <w:vAlign w:val="center"/>
          </w:tcPr>
          <w:p w14:paraId="272D8372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72.9</w:t>
            </w:r>
          </w:p>
        </w:tc>
        <w:tc>
          <w:tcPr>
            <w:tcW w:w="851" w:type="dxa"/>
            <w:vAlign w:val="center"/>
          </w:tcPr>
          <w:p w14:paraId="1818794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F1F3A8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502.2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1D63D3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2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8B6FCA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300.2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4C85EE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2BAC485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672.4</w:t>
            </w:r>
          </w:p>
        </w:tc>
        <w:tc>
          <w:tcPr>
            <w:tcW w:w="851" w:type="dxa"/>
            <w:vAlign w:val="center"/>
          </w:tcPr>
          <w:p w14:paraId="5211D99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8.8</w:t>
            </w:r>
          </w:p>
        </w:tc>
      </w:tr>
      <w:tr w:rsidR="00B61204" w:rsidRPr="003158FE" w14:paraId="26B53E62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622877B0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E</w:t>
            </w:r>
          </w:p>
        </w:tc>
        <w:tc>
          <w:tcPr>
            <w:tcW w:w="1701" w:type="dxa"/>
            <w:vAlign w:val="center"/>
          </w:tcPr>
          <w:p w14:paraId="45847334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SELEEQLTP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V</w:t>
            </w:r>
            <w:r w:rsidRPr="003158FE">
              <w:rPr>
                <w:sz w:val="16"/>
                <w:szCs w:val="16"/>
                <w:lang w:val="en-US"/>
              </w:rPr>
              <w:t>AEETR</w:t>
            </w:r>
          </w:p>
        </w:tc>
        <w:tc>
          <w:tcPr>
            <w:tcW w:w="850" w:type="dxa"/>
            <w:vAlign w:val="center"/>
          </w:tcPr>
          <w:p w14:paraId="05446AAF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77.6</w:t>
            </w:r>
          </w:p>
        </w:tc>
        <w:tc>
          <w:tcPr>
            <w:tcW w:w="851" w:type="dxa"/>
            <w:vAlign w:val="center"/>
          </w:tcPr>
          <w:p w14:paraId="2CBD786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C1673A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801.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A20B6A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2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9CB859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829.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591C2D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49ACF46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605.2</w:t>
            </w:r>
          </w:p>
        </w:tc>
        <w:tc>
          <w:tcPr>
            <w:tcW w:w="851" w:type="dxa"/>
            <w:vAlign w:val="center"/>
          </w:tcPr>
          <w:p w14:paraId="220EA3F9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0.0</w:t>
            </w:r>
          </w:p>
        </w:tc>
      </w:tr>
      <w:tr w:rsidR="00B61204" w:rsidRPr="003158FE" w14:paraId="317A9B56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1226EE8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7A9A4C7E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LGP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L</w:t>
            </w:r>
            <w:r w:rsidRPr="003158FE">
              <w:rPr>
                <w:sz w:val="16"/>
                <w:szCs w:val="16"/>
                <w:lang w:val="en-US"/>
              </w:rPr>
              <w:t>VQGR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0C758399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484.8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134647F2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0A42CDB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588.3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3FDA5479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35E776E1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701.4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0BC8762D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246A470F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489.2</w:t>
            </w:r>
          </w:p>
        </w:tc>
        <w:tc>
          <w:tcPr>
            <w:tcW w:w="851" w:type="dxa"/>
            <w:vAlign w:val="center"/>
          </w:tcPr>
          <w:p w14:paraId="1C34D275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7.8</w:t>
            </w:r>
          </w:p>
        </w:tc>
      </w:tr>
      <w:tr w:rsidR="00B61204" w:rsidRPr="003158FE" w14:paraId="59A275B7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47A5FAFF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E34</w:t>
            </w:r>
          </w:p>
        </w:tc>
        <w:tc>
          <w:tcPr>
            <w:tcW w:w="1701" w:type="dxa"/>
            <w:vAlign w:val="center"/>
          </w:tcPr>
          <w:p w14:paraId="459AF0C9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LA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V</w:t>
            </w:r>
            <w:r w:rsidRPr="003158FE">
              <w:rPr>
                <w:sz w:val="16"/>
                <w:szCs w:val="16"/>
                <w:lang w:val="en-US"/>
              </w:rPr>
              <w:t>YQAGAR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4143B4A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474.8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3371C7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A0CEB7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665.3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26F9D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4C02F3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764.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1A0D8C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1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686BC02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502.3</w:t>
            </w:r>
          </w:p>
        </w:tc>
        <w:tc>
          <w:tcPr>
            <w:tcW w:w="851" w:type="dxa"/>
            <w:vAlign w:val="center"/>
          </w:tcPr>
          <w:p w14:paraId="19E74DDA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6.7</w:t>
            </w:r>
          </w:p>
        </w:tc>
      </w:tr>
      <w:tr w:rsidR="00B61204" w:rsidRPr="003158FE" w14:paraId="18076658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488ADF4C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E2</w:t>
            </w:r>
          </w:p>
        </w:tc>
        <w:tc>
          <w:tcPr>
            <w:tcW w:w="1701" w:type="dxa"/>
            <w:vAlign w:val="center"/>
          </w:tcPr>
          <w:p w14:paraId="12A53D14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C[cm]LAVYQAGA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R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24F344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554.8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957116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203CB9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835.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C6560E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E0308D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764.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B3666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66CDE80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665.3</w:t>
            </w:r>
          </w:p>
        </w:tc>
        <w:tc>
          <w:tcPr>
            <w:tcW w:w="851" w:type="dxa"/>
            <w:vAlign w:val="center"/>
          </w:tcPr>
          <w:p w14:paraId="29A0C738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7.3</w:t>
            </w:r>
          </w:p>
        </w:tc>
      </w:tr>
      <w:tr w:rsidR="00B61204" w:rsidRPr="003158FE" w14:paraId="738FBFEC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6EEDFDE1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E4</w:t>
            </w:r>
          </w:p>
        </w:tc>
        <w:tc>
          <w:tcPr>
            <w:tcW w:w="1701" w:type="dxa"/>
            <w:vAlign w:val="center"/>
          </w:tcPr>
          <w:p w14:paraId="3B319E9E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LGADMEDV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R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9EF33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503.2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E6047C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46F22C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764.3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C555C1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77A9CD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649.3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B9EB67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D887E4D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518.3</w:t>
            </w:r>
          </w:p>
        </w:tc>
        <w:tc>
          <w:tcPr>
            <w:tcW w:w="851" w:type="dxa"/>
            <w:vAlign w:val="center"/>
          </w:tcPr>
          <w:p w14:paraId="48620612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7.5</w:t>
            </w:r>
          </w:p>
        </w:tc>
      </w:tr>
      <w:tr w:rsidR="00B61204" w:rsidRPr="003158FE" w14:paraId="288E4D6C" w14:textId="77777777" w:rsidTr="00B13289">
        <w:trPr>
          <w:trHeight w:val="340"/>
        </w:trPr>
        <w:tc>
          <w:tcPr>
            <w:tcW w:w="562" w:type="dxa"/>
            <w:vAlign w:val="center"/>
          </w:tcPr>
          <w:p w14:paraId="6CC2A356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E23</w:t>
            </w:r>
          </w:p>
        </w:tc>
        <w:tc>
          <w:tcPr>
            <w:tcW w:w="1701" w:type="dxa"/>
            <w:vAlign w:val="center"/>
          </w:tcPr>
          <w:p w14:paraId="02011BF2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LGADMEDVC[cm]G</w:t>
            </w:r>
            <w:r w:rsidRPr="003158FE">
              <w:rPr>
                <w:b/>
                <w:bCs/>
                <w:sz w:val="16"/>
                <w:szCs w:val="16"/>
                <w:u w:val="single"/>
                <w:lang w:val="en-US"/>
              </w:rPr>
              <w:t>R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F99D692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611.8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C9A011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0E94DB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735.3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713F84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9EA05D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981.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7B01E7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804C6E6" w14:textId="77777777" w:rsidR="00B61204" w:rsidRPr="003158FE" w:rsidRDefault="00B61204" w:rsidP="00B13289">
            <w:pPr>
              <w:spacing w:after="0"/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3158FE">
              <w:rPr>
                <w:rFonts w:cstheme="minorHAnsi"/>
                <w:sz w:val="16"/>
                <w:szCs w:val="16"/>
                <w:lang w:val="en-US"/>
              </w:rPr>
              <w:t>866.3</w:t>
            </w:r>
          </w:p>
        </w:tc>
        <w:tc>
          <w:tcPr>
            <w:tcW w:w="851" w:type="dxa"/>
            <w:vAlign w:val="center"/>
          </w:tcPr>
          <w:p w14:paraId="5A4F2013" w14:textId="77777777" w:rsidR="00B61204" w:rsidRPr="003158FE" w:rsidRDefault="00B61204" w:rsidP="00B13289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3158FE">
              <w:rPr>
                <w:sz w:val="16"/>
                <w:szCs w:val="16"/>
                <w:lang w:val="en-US"/>
              </w:rPr>
              <w:t>7.9</w:t>
            </w:r>
          </w:p>
        </w:tc>
      </w:tr>
    </w:tbl>
    <w:p w14:paraId="2A60DCDD" w14:textId="77777777" w:rsidR="00B61204" w:rsidRPr="003158FE" w:rsidRDefault="00B61204" w:rsidP="00B61204">
      <w:pPr>
        <w:spacing w:line="360" w:lineRule="auto"/>
        <w:rPr>
          <w:b/>
          <w:bCs/>
          <w:sz w:val="24"/>
          <w:szCs w:val="24"/>
          <w:lang w:val="en-US"/>
        </w:rPr>
      </w:pPr>
    </w:p>
    <w:p w14:paraId="553747F6" w14:textId="77777777" w:rsidR="004B0880" w:rsidRPr="003158FE" w:rsidRDefault="004B0880" w:rsidP="00B61204">
      <w:pPr>
        <w:spacing w:line="360" w:lineRule="auto"/>
        <w:rPr>
          <w:b/>
          <w:bCs/>
          <w:sz w:val="24"/>
          <w:szCs w:val="24"/>
          <w:lang w:val="en-US"/>
        </w:rPr>
      </w:pPr>
    </w:p>
    <w:p w14:paraId="3A1A8562" w14:textId="656C687F" w:rsidR="00493034" w:rsidRPr="003158FE" w:rsidRDefault="00B61204" w:rsidP="004B0880">
      <w:pPr>
        <w:spacing w:line="360" w:lineRule="auto"/>
        <w:rPr>
          <w:sz w:val="24"/>
          <w:szCs w:val="24"/>
          <w:lang w:val="en-US"/>
        </w:rPr>
      </w:pPr>
      <w:r w:rsidRPr="003158FE">
        <w:rPr>
          <w:b/>
          <w:bCs/>
          <w:sz w:val="24"/>
          <w:szCs w:val="24"/>
          <w:lang w:val="en-US"/>
        </w:rPr>
        <w:t>Table ST2.</w:t>
      </w:r>
      <w:r w:rsidRPr="003158FE">
        <w:rPr>
          <w:sz w:val="24"/>
          <w:szCs w:val="24"/>
          <w:lang w:val="en-US"/>
        </w:rPr>
        <w:t xml:space="preserve"> M/z values, retention times (</w:t>
      </w:r>
      <w:proofErr w:type="gramStart"/>
      <w:r w:rsidRPr="003158FE">
        <w:rPr>
          <w:sz w:val="24"/>
          <w:szCs w:val="24"/>
          <w:lang w:val="en-US"/>
        </w:rPr>
        <w:t>Rt</w:t>
      </w:r>
      <w:proofErr w:type="gramEnd"/>
      <w:r w:rsidRPr="003158FE">
        <w:rPr>
          <w:sz w:val="24"/>
          <w:szCs w:val="24"/>
          <w:lang w:val="en-US"/>
        </w:rPr>
        <w:t xml:space="preserve">) and collision energies (CE) for the 3 MRM transitions measured for 22 peptides of 9 apolipoproteins as published earlier for 6 apos </w:t>
      </w:r>
      <w:r w:rsidRPr="003158FE">
        <w:rPr>
          <w:sz w:val="24"/>
          <w:szCs w:val="24"/>
          <w:lang w:val="en-US"/>
        </w:rPr>
        <w:fldChar w:fldCharType="begin">
          <w:fldData xml:space="preserve">PEVuZE5vdGU+PENpdGU+PEF1dGhvcj52YW4gZGVuIEJyb2VrPC9BdXRob3I+PFllYXI+MjAxNjwv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</w:fldData>
        </w:fldChar>
      </w:r>
      <w:r w:rsidRPr="003158FE">
        <w:rPr>
          <w:sz w:val="24"/>
          <w:szCs w:val="24"/>
          <w:lang w:val="en-US"/>
        </w:rPr>
        <w:instrText xml:space="preserve"> ADDIN EN.CITE </w:instrText>
      </w:r>
      <w:r w:rsidRPr="003158FE">
        <w:rPr>
          <w:sz w:val="24"/>
          <w:szCs w:val="24"/>
          <w:lang w:val="en-US"/>
        </w:rPr>
        <w:fldChar w:fldCharType="begin">
          <w:fldData xml:space="preserve">PEVuZE5vdGU+PENpdGU+PEF1dGhvcj52YW4gZGVuIEJyb2VrPC9BdXRob3I+PFllYXI+MjAxNjwv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</w:fldData>
        </w:fldChar>
      </w:r>
      <w:r w:rsidRPr="003158FE">
        <w:rPr>
          <w:sz w:val="24"/>
          <w:szCs w:val="24"/>
          <w:lang w:val="en-US"/>
        </w:rPr>
        <w:instrText xml:space="preserve"> ADDIN EN.CITE.DATA </w:instrText>
      </w:r>
      <w:r w:rsidRPr="003158FE">
        <w:rPr>
          <w:sz w:val="24"/>
          <w:szCs w:val="24"/>
          <w:lang w:val="en-US"/>
        </w:rPr>
      </w:r>
      <w:r w:rsidRPr="003158FE">
        <w:rPr>
          <w:sz w:val="24"/>
          <w:szCs w:val="24"/>
          <w:lang w:val="en-US"/>
        </w:rPr>
        <w:fldChar w:fldCharType="end"/>
      </w:r>
      <w:r w:rsidRPr="003158FE">
        <w:rPr>
          <w:sz w:val="24"/>
          <w:szCs w:val="24"/>
          <w:lang w:val="en-US"/>
        </w:rPr>
      </w:r>
      <w:r w:rsidRPr="003158FE">
        <w:rPr>
          <w:sz w:val="24"/>
          <w:szCs w:val="24"/>
          <w:lang w:val="en-US"/>
        </w:rPr>
        <w:fldChar w:fldCharType="separate"/>
      </w:r>
      <w:r w:rsidRPr="003158FE">
        <w:rPr>
          <w:noProof/>
          <w:sz w:val="24"/>
          <w:szCs w:val="24"/>
          <w:lang w:val="en-US"/>
        </w:rPr>
        <w:t>(4)</w:t>
      </w:r>
      <w:r w:rsidRPr="003158FE">
        <w:rPr>
          <w:sz w:val="24"/>
          <w:szCs w:val="24"/>
          <w:lang w:val="en-US"/>
        </w:rPr>
        <w:fldChar w:fldCharType="end"/>
      </w:r>
      <w:r w:rsidRPr="003158FE">
        <w:rPr>
          <w:sz w:val="24"/>
          <w:szCs w:val="24"/>
          <w:lang w:val="en-US"/>
        </w:rPr>
        <w:t xml:space="preserve">. </w:t>
      </w:r>
      <w:proofErr w:type="gramStart"/>
      <w:r w:rsidRPr="003158FE">
        <w:rPr>
          <w:sz w:val="24"/>
          <w:szCs w:val="24"/>
          <w:lang w:val="en-US"/>
        </w:rPr>
        <w:t>Apo(</w:t>
      </w:r>
      <w:proofErr w:type="gramEnd"/>
      <w:r w:rsidRPr="003158FE">
        <w:rPr>
          <w:sz w:val="24"/>
          <w:szCs w:val="24"/>
          <w:lang w:val="en-US"/>
        </w:rPr>
        <w:t xml:space="preserve">a), A-II and A-IV were newly added in the MRM-MS/MS measurements of the multiplex apolipoproteins. Bold and underlined amino acids indicate labeled Valine (+6), Leucine (+7), Lysine (+8) or Arginine (+10) in the corresponding SIL peptides (measured with identical transitions with correction for expected mass shift). [cm] </w:t>
      </w:r>
      <w:proofErr w:type="gramStart"/>
      <w:r w:rsidRPr="003158FE">
        <w:rPr>
          <w:sz w:val="24"/>
          <w:szCs w:val="24"/>
          <w:lang w:val="en-US"/>
        </w:rPr>
        <w:t>Represents</w:t>
      </w:r>
      <w:proofErr w:type="gramEnd"/>
      <w:r w:rsidRPr="003158FE">
        <w:rPr>
          <w:sz w:val="24"/>
          <w:szCs w:val="24"/>
          <w:lang w:val="en-US"/>
        </w:rPr>
        <w:t xml:space="preserve"> the </w:t>
      </w:r>
      <w:proofErr w:type="spellStart"/>
      <w:r w:rsidRPr="003158FE">
        <w:rPr>
          <w:sz w:val="24"/>
          <w:szCs w:val="24"/>
          <w:lang w:val="en-US"/>
        </w:rPr>
        <w:t>carbamydomethylation</w:t>
      </w:r>
      <w:proofErr w:type="spellEnd"/>
      <w:r w:rsidRPr="003158FE">
        <w:rPr>
          <w:sz w:val="24"/>
          <w:szCs w:val="24"/>
          <w:lang w:val="en-US"/>
        </w:rPr>
        <w:t xml:space="preserve"> of the cysteine causing a +57 mass shift. E2, E3 and E4 indicates the </w:t>
      </w:r>
      <w:proofErr w:type="spellStart"/>
      <w:r w:rsidRPr="003158FE">
        <w:rPr>
          <w:sz w:val="24"/>
          <w:szCs w:val="24"/>
          <w:lang w:val="en-US"/>
        </w:rPr>
        <w:t>apoE</w:t>
      </w:r>
      <w:proofErr w:type="spellEnd"/>
      <w:r w:rsidRPr="003158FE">
        <w:rPr>
          <w:sz w:val="24"/>
          <w:szCs w:val="24"/>
          <w:lang w:val="en-US"/>
        </w:rPr>
        <w:t xml:space="preserve"> isoforms where the peptides </w:t>
      </w:r>
      <w:proofErr w:type="gramStart"/>
      <w:r w:rsidRPr="003158FE">
        <w:rPr>
          <w:sz w:val="24"/>
          <w:szCs w:val="24"/>
          <w:lang w:val="en-US"/>
        </w:rPr>
        <w:t>will be encountered</w:t>
      </w:r>
      <w:proofErr w:type="gramEnd"/>
      <w:r w:rsidRPr="003158FE">
        <w:rPr>
          <w:sz w:val="24"/>
          <w:szCs w:val="24"/>
          <w:lang w:val="en-US"/>
        </w:rPr>
        <w:t xml:space="preserve">.   </w:t>
      </w:r>
      <w:r w:rsidR="00493034" w:rsidRPr="003158FE">
        <w:rPr>
          <w:sz w:val="24"/>
          <w:szCs w:val="24"/>
          <w:lang w:val="en-US"/>
        </w:rPr>
        <w:br w:type="page"/>
      </w:r>
    </w:p>
    <w:p w14:paraId="272BA136" w14:textId="5453C71C" w:rsidR="009C4561" w:rsidRPr="003158FE" w:rsidRDefault="00FC6251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noProof/>
          <w:sz w:val="24"/>
          <w:szCs w:val="24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752448" behindDoc="0" locked="0" layoutInCell="1" allowOverlap="1" wp14:anchorId="2D0A52D1" wp14:editId="159D3253">
                <wp:simplePos x="0" y="0"/>
                <wp:positionH relativeFrom="column">
                  <wp:posOffset>431800</wp:posOffset>
                </wp:positionH>
                <wp:positionV relativeFrom="paragraph">
                  <wp:posOffset>8509000</wp:posOffset>
                </wp:positionV>
                <wp:extent cx="3568700" cy="431800"/>
                <wp:effectExtent l="0" t="19050" r="12700" b="25400"/>
                <wp:wrapNone/>
                <wp:docPr id="192" name="Group 19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568700" cy="431800"/>
                          <a:chOff x="165100" y="0"/>
                          <a:chExt cx="3568700" cy="431800"/>
                        </a:xfrm>
                      </wpg:grpSpPr>
                      <pic:pic xmlns:pic="http://schemas.openxmlformats.org/drawingml/2006/picture">
                        <pic:nvPicPr>
                          <pic:cNvPr id="163" name="Picture"/>
                          <pic:cNvPicPr/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313" t="43162" r="9028" b="45050"/>
                          <a:stretch/>
                        </pic:blipFill>
                        <pic:spPr bwMode="auto">
                          <a:xfrm>
                            <a:off x="177800" y="0"/>
                            <a:ext cx="3556000" cy="4318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bg1">
                                <a:lumMod val="95000"/>
                              </a:schemeClr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91" name="Text Box 191"/>
                        <wps:cNvSpPr txBox="1"/>
                        <wps:spPr>
                          <a:xfrm>
                            <a:off x="165100" y="107950"/>
                            <a:ext cx="520700" cy="25400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schemeClr val="bg1">
                                <a:lumMod val="95000"/>
                              </a:schemeClr>
                            </a:solidFill>
                          </a:ln>
                        </wps:spPr>
                        <wps:txbx>
                          <w:txbxContent>
                            <w:p w14:paraId="5852ADD0" w14:textId="0C53B065" w:rsidR="00FC6251" w:rsidRPr="00FC6251" w:rsidRDefault="00FC6251">
                              <w:pPr>
                                <w:rPr>
                                  <w:lang w:val="en-US"/>
                                </w:rPr>
                              </w:pPr>
                              <w:proofErr w:type="gramStart"/>
                              <w:r>
                                <w:rPr>
                                  <w:lang w:val="en-US"/>
                                </w:rPr>
                                <w:t>S1(</w:t>
                              </w:r>
                              <w:proofErr w:type="gramEnd"/>
                              <w:r>
                                <w:rPr>
                                  <w:lang w:val="en-US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2D0A52D1" id="Group 192" o:spid="_x0000_s1026" style="position:absolute;margin-left:34pt;margin-top:670pt;width:281pt;height:34pt;z-index:251752448;mso-width-relative:margin" coordorigin="1651" coordsize="35687,431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" o:spid="_x0000_s1027" type="#_x0000_t75" style="position:absolute;left:1778;width:35560;height:431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" stroked="t" strokecolor="#f2f2f2 [3052]">
                  <v:imagedata r:id="rId9" o:title="" croptop="28287f" cropbottom="29524f" cropleft="8725f" cropright="5917f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91" o:spid="_x0000_s1028" type="#_x0000_t202" style="position:absolute;left:1651;top:1079;width:5207;height:25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" fillcolor="white [3201]" strokecolor="#f2f2f2 [3052]" strokeweight=".5pt">
                  <v:textbox>
                    <w:txbxContent>
                      <w:p w14:paraId="5852ADD0" w14:textId="0C53B065" w:rsidR="00FC6251" w:rsidRPr="00FC6251" w:rsidRDefault="00FC6251">
                        <w:pPr>
                          <w:rPr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>S1(A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D15DC2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681792" behindDoc="0" locked="0" layoutInCell="1" allowOverlap="1" wp14:anchorId="7D7D79BA" wp14:editId="4AA05DD0">
                <wp:simplePos x="0" y="0"/>
                <wp:positionH relativeFrom="margin">
                  <wp:align>left</wp:align>
                </wp:positionH>
                <wp:positionV relativeFrom="paragraph">
                  <wp:posOffset>6419850</wp:posOffset>
                </wp:positionV>
                <wp:extent cx="4081145" cy="2051050"/>
                <wp:effectExtent l="0" t="0" r="0" b="6350"/>
                <wp:wrapTopAndBottom/>
                <wp:docPr id="51" name="Group 5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81145" cy="2051050"/>
                          <a:chOff x="0" y="0"/>
                          <a:chExt cx="5464175" cy="2746375"/>
                        </a:xfrm>
                      </wpg:grpSpPr>
                      <pic:pic xmlns:pic="http://schemas.openxmlformats.org/drawingml/2006/picture">
                        <pic:nvPicPr>
                          <pic:cNvPr id="14" name="Picture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5" name="Picture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1780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6B9A7775" id="Group 51" o:spid="_x0000_s1026" style="position:absolute;margin-left:0;margin-top:505.5pt;width:321.35pt;height:161.5pt;z-index:251681792;mso-position-horizontal:left;mso-position-horizontal-relative:margin;mso-width-relative:margin;mso-height-relative:margin" coordsize="54641,274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">
                <v:shape id="Picture" o:spid="_x0000_s1027" type="#_x0000_t75" style="position:absolute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">
                  <v:imagedata r:id="rId12" o:title=""/>
                </v:shape>
                <v:shape id="Picture" o:spid="_x0000_s1028" type="#_x0000_t75" style="position:absolute;left:27178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">
                  <v:imagedata r:id="rId13" o:title=""/>
                </v:shape>
                <w10:wrap type="topAndBottom" anchorx="margin"/>
              </v:group>
            </w:pict>
          </mc:Fallback>
        </mc:AlternateContent>
      </w:r>
      <w:r w:rsidR="00E0153D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678720" behindDoc="0" locked="0" layoutInCell="1" allowOverlap="1" wp14:anchorId="01D6FE71" wp14:editId="053BCF3B">
                <wp:simplePos x="0" y="0"/>
                <wp:positionH relativeFrom="margin">
                  <wp:align>left</wp:align>
                </wp:positionH>
                <wp:positionV relativeFrom="paragraph">
                  <wp:posOffset>247650</wp:posOffset>
                </wp:positionV>
                <wp:extent cx="4076700" cy="6140450"/>
                <wp:effectExtent l="0" t="0" r="0" b="0"/>
                <wp:wrapTopAndBottom/>
                <wp:docPr id="8" name="Group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76700" cy="6140450"/>
                          <a:chOff x="0" y="0"/>
                          <a:chExt cx="5483225" cy="8258175"/>
                        </a:xfrm>
                      </wpg:grpSpPr>
                      <pic:pic xmlns:pic="http://schemas.openxmlformats.org/drawingml/2006/picture">
                        <pic:nvPicPr>
                          <pic:cNvPr id="2" name="Picture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" name="Picture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3685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4" name="Picture"/>
                          <pic:cNvPicPr/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274320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4" name="Picture"/>
                          <pic:cNvPicPr/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36850" y="274320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6" name="Picture"/>
                          <pic:cNvPicPr/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551180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5" name="Picture"/>
                          <pic:cNvPicPr/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36850" y="551180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25F8CBD8" id="Group 8" o:spid="_x0000_s1026" style="position:absolute;margin-left:0;margin-top:19.5pt;width:321pt;height:483.5pt;z-index:251678720;mso-position-horizontal:left;mso-position-horizontal-relative:margin;mso-width-relative:margin;mso-height-relative:margin" coordsize="54832,825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">
                <v:shape id="Picture" o:spid="_x0000_s1027" type="#_x0000_t75" style="position:absolute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">
                  <v:imagedata r:id="rId20" o:title=""/>
                </v:shape>
                <v:shape id="Picture" o:spid="_x0000_s1028" type="#_x0000_t75" style="position:absolute;left:27368;width:27464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">
                  <v:imagedata r:id="rId21" o:title=""/>
                </v:shape>
                <v:shape id="Picture" o:spid="_x0000_s1029" type="#_x0000_t75" style="position:absolute;top:27432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">
                  <v:imagedata r:id="rId22" o:title=""/>
                </v:shape>
                <v:shape id="Picture" o:spid="_x0000_s1030" type="#_x0000_t75" style="position:absolute;left:27368;top:27432;width:27464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">
                  <v:imagedata r:id="rId23" o:title=""/>
                </v:shape>
                <v:shape id="Picture" o:spid="_x0000_s1031" type="#_x0000_t75" style="position:absolute;top:55118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">
                  <v:imagedata r:id="rId24" o:title=""/>
                </v:shape>
                <v:shape id="Picture" o:spid="_x0000_s1032" type="#_x0000_t75" style="position:absolute;left:27368;top:55118;width:27464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">
                  <v:imagedata r:id="rId25" o:title=""/>
                </v:shape>
                <w10:wrap type="topAndBottom" anchorx="margin"/>
              </v:group>
            </w:pict>
          </mc:Fallback>
        </mc:AlternateContent>
      </w:r>
      <w:r w:rsidR="00493034" w:rsidRPr="003158FE">
        <w:rPr>
          <w:sz w:val="24"/>
          <w:szCs w:val="24"/>
          <w:lang w:val="en-US"/>
        </w:rPr>
        <w:t>Matrix comparisons</w:t>
      </w:r>
      <w:r w:rsidR="000B5A27" w:rsidRPr="003158FE">
        <w:rPr>
          <w:sz w:val="24"/>
          <w:szCs w:val="24"/>
          <w:lang w:val="en-US"/>
        </w:rPr>
        <w:t>.</w:t>
      </w:r>
      <w:r w:rsidR="00493034" w:rsidRPr="003158FE">
        <w:rPr>
          <w:sz w:val="24"/>
          <w:szCs w:val="24"/>
          <w:lang w:val="en-US"/>
        </w:rPr>
        <w:t xml:space="preserve"> </w:t>
      </w:r>
    </w:p>
    <w:p w14:paraId="6031BADA" w14:textId="3D0E6541" w:rsidR="009C4561" w:rsidRPr="003158FE" w:rsidRDefault="00D15DC2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694080" behindDoc="0" locked="0" layoutInCell="1" allowOverlap="1" wp14:anchorId="4420E7DE" wp14:editId="6289B5AA">
                <wp:simplePos x="0" y="0"/>
                <wp:positionH relativeFrom="margin">
                  <wp:posOffset>0</wp:posOffset>
                </wp:positionH>
                <wp:positionV relativeFrom="paragraph">
                  <wp:posOffset>6161405</wp:posOffset>
                </wp:positionV>
                <wp:extent cx="4095750" cy="2052955"/>
                <wp:effectExtent l="0" t="0" r="0" b="4445"/>
                <wp:wrapTopAndBottom/>
                <wp:docPr id="70" name="Group 7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95750" cy="2052955"/>
                          <a:chOff x="0" y="0"/>
                          <a:chExt cx="5476875" cy="2746375"/>
                        </a:xfrm>
                      </wpg:grpSpPr>
                      <pic:pic xmlns:pic="http://schemas.openxmlformats.org/drawingml/2006/picture">
                        <pic:nvPicPr>
                          <pic:cNvPr id="57" name="Picture"/>
                          <pic:cNvPicPr/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58" name="Picture"/>
                          <pic:cNvPicPr/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3050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1E45500E" id="Group 70" o:spid="_x0000_s1026" style="position:absolute;margin-left:0;margin-top:485.15pt;width:322.5pt;height:161.65pt;z-index:251694080;mso-position-horizontal-relative:margin;mso-width-relative:margin;mso-height-relative:margin" coordsize="54768,274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">
                <v:shape id="Picture" o:spid="_x0000_s1027" type="#_x0000_t75" style="position:absolute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">
                  <v:imagedata r:id="rId28" o:title=""/>
                </v:shape>
                <v:shape id="Picture" o:spid="_x0000_s1028" type="#_x0000_t75" style="position:absolute;left:27305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">
                  <v:imagedata r:id="rId29" o:title=""/>
                </v:shape>
                <w10:wrap type="topAndBottom" anchorx="margin"/>
              </v:group>
            </w:pict>
          </mc:Fallback>
        </mc:AlternateContent>
      </w:r>
      <w:r w:rsidR="00D611F9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691008" behindDoc="0" locked="0" layoutInCell="1" allowOverlap="1" wp14:anchorId="1BBB61F4" wp14:editId="580B338B">
                <wp:simplePos x="0" y="0"/>
                <wp:positionH relativeFrom="margin">
                  <wp:posOffset>0</wp:posOffset>
                </wp:positionH>
                <wp:positionV relativeFrom="paragraph">
                  <wp:posOffset>4089400</wp:posOffset>
                </wp:positionV>
                <wp:extent cx="4083050" cy="2042160"/>
                <wp:effectExtent l="0" t="0" r="0" b="0"/>
                <wp:wrapTopAndBottom/>
                <wp:docPr id="56" name="Group 5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83050" cy="2042160"/>
                          <a:chOff x="0" y="0"/>
                          <a:chExt cx="5489575" cy="2746375"/>
                        </a:xfrm>
                      </wpg:grpSpPr>
                      <pic:pic xmlns:pic="http://schemas.openxmlformats.org/drawingml/2006/picture">
                        <pic:nvPicPr>
                          <pic:cNvPr id="53" name="Picture"/>
                          <pic:cNvPicPr/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54" name="Picture"/>
                          <pic:cNvPicPr/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4320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5E4FD93D" id="Group 56" o:spid="_x0000_s1026" style="position:absolute;margin-left:0;margin-top:322pt;width:321.5pt;height:160.8pt;z-index:251691008;mso-position-horizontal-relative:margin;mso-width-relative:margin;mso-height-relative:margin" coordsize="54895,274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">
                <v:shape id="Picture" o:spid="_x0000_s1027" type="#_x0000_t75" style="position:absolute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">
                  <v:imagedata r:id="rId32" o:title=""/>
                </v:shape>
                <v:shape id="Picture" o:spid="_x0000_s1028" type="#_x0000_t75" style="position:absolute;left:27432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">
                  <v:imagedata r:id="rId33" o:title=""/>
                </v:shape>
                <w10:wrap type="topAndBottom" anchorx="margin"/>
              </v:group>
            </w:pict>
          </mc:Fallback>
        </mc:AlternateContent>
      </w:r>
      <w:r w:rsidR="00241339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687936" behindDoc="0" locked="0" layoutInCell="1" allowOverlap="1" wp14:anchorId="4110A983" wp14:editId="40C52DD8">
                <wp:simplePos x="0" y="0"/>
                <wp:positionH relativeFrom="margin">
                  <wp:posOffset>0</wp:posOffset>
                </wp:positionH>
                <wp:positionV relativeFrom="paragraph">
                  <wp:posOffset>2038350</wp:posOffset>
                </wp:positionV>
                <wp:extent cx="4083050" cy="2041525"/>
                <wp:effectExtent l="0" t="0" r="0" b="0"/>
                <wp:wrapTopAndBottom/>
                <wp:docPr id="52" name="Group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83050" cy="2041525"/>
                          <a:chOff x="0" y="0"/>
                          <a:chExt cx="5489575" cy="2746375"/>
                        </a:xfrm>
                      </wpg:grpSpPr>
                      <pic:pic xmlns:pic="http://schemas.openxmlformats.org/drawingml/2006/picture">
                        <pic:nvPicPr>
                          <pic:cNvPr id="32" name="Picture"/>
                          <pic:cNvPicPr/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46" name="Picture"/>
                          <pic:cNvPicPr/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4320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53C13BA3" id="Group 52" o:spid="_x0000_s1026" style="position:absolute;margin-left:0;margin-top:160.5pt;width:321.5pt;height:160.75pt;z-index:251687936;mso-position-horizontal-relative:margin;mso-width-relative:margin;mso-height-relative:margin" coordsize="54895,274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">
                <v:shape id="Picture" o:spid="_x0000_s1027" type="#_x0000_t75" style="position:absolute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">
                  <v:imagedata r:id="rId36" o:title=""/>
                </v:shape>
                <v:shape id="Picture" o:spid="_x0000_s1028" type="#_x0000_t75" style="position:absolute;left:27432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">
                  <v:imagedata r:id="rId37" o:title=""/>
                </v:shape>
                <w10:wrap type="topAndBottom" anchorx="margin"/>
              </v:group>
            </w:pict>
          </mc:Fallback>
        </mc:AlternateContent>
      </w:r>
      <w:r w:rsidR="00241339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684864" behindDoc="0" locked="0" layoutInCell="1" allowOverlap="1" wp14:anchorId="27663114" wp14:editId="677C82D8">
                <wp:simplePos x="0" y="0"/>
                <wp:positionH relativeFrom="margin">
                  <wp:align>left</wp:align>
                </wp:positionH>
                <wp:positionV relativeFrom="paragraph">
                  <wp:posOffset>0</wp:posOffset>
                </wp:positionV>
                <wp:extent cx="4083050" cy="2042160"/>
                <wp:effectExtent l="0" t="0" r="0" b="0"/>
                <wp:wrapTopAndBottom/>
                <wp:docPr id="55" name="Group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83050" cy="2042160"/>
                          <a:chOff x="0" y="0"/>
                          <a:chExt cx="5489575" cy="2746375"/>
                        </a:xfrm>
                      </wpg:grpSpPr>
                      <pic:pic xmlns:pic="http://schemas.openxmlformats.org/drawingml/2006/picture">
                        <pic:nvPicPr>
                          <pic:cNvPr id="27" name="Picture"/>
                          <pic:cNvPicPr/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0" name="Picture"/>
                          <pic:cNvPicPr/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4320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666FD0DB" id="Group 55" o:spid="_x0000_s1026" style="position:absolute;margin-left:0;margin-top:0;width:321.5pt;height:160.8pt;z-index:251684864;mso-position-horizontal:left;mso-position-horizontal-relative:margin;mso-width-relative:margin;mso-height-relative:margin" coordsize="54895,274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">
                <v:shape id="Picture" o:spid="_x0000_s1027" type="#_x0000_t75" style="position:absolute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">
                  <v:imagedata r:id="rId40" o:title=""/>
                </v:shape>
                <v:shape id="Picture" o:spid="_x0000_s1028" type="#_x0000_t75" style="position:absolute;left:27432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">
                  <v:imagedata r:id="rId41" o:title=""/>
                </v:shape>
                <w10:wrap type="topAndBottom" anchorx="margin"/>
              </v:group>
            </w:pict>
          </mc:Fallback>
        </mc:AlternateContent>
      </w:r>
    </w:p>
    <w:p w14:paraId="06A72AAB" w14:textId="4B9398D5" w:rsidR="00B61204" w:rsidRPr="003158FE" w:rsidRDefault="00FC6251" w:rsidP="00B61204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noProof/>
          <w:sz w:val="24"/>
          <w:szCs w:val="24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754496" behindDoc="0" locked="0" layoutInCell="1" allowOverlap="1" wp14:anchorId="785AF772" wp14:editId="2EB48E55">
                <wp:simplePos x="0" y="0"/>
                <wp:positionH relativeFrom="column">
                  <wp:posOffset>387350</wp:posOffset>
                </wp:positionH>
                <wp:positionV relativeFrom="paragraph">
                  <wp:posOffset>7962265</wp:posOffset>
                </wp:positionV>
                <wp:extent cx="3568700" cy="431800"/>
                <wp:effectExtent l="0" t="19050" r="12700" b="25400"/>
                <wp:wrapNone/>
                <wp:docPr id="193" name="Group 19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568700" cy="431800"/>
                          <a:chOff x="165100" y="0"/>
                          <a:chExt cx="3568700" cy="431800"/>
                        </a:xfrm>
                      </wpg:grpSpPr>
                      <pic:pic xmlns:pic="http://schemas.openxmlformats.org/drawingml/2006/picture">
                        <pic:nvPicPr>
                          <pic:cNvPr id="194" name="Picture"/>
                          <pic:cNvPicPr/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313" t="43162" r="9028" b="45050"/>
                          <a:stretch/>
                        </pic:blipFill>
                        <pic:spPr bwMode="auto">
                          <a:xfrm>
                            <a:off x="177800" y="0"/>
                            <a:ext cx="3556000" cy="4318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ysClr val="window" lastClr="FFFFFF">
                                <a:lumMod val="95000"/>
                              </a:sysClr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95" name="Text Box 195"/>
                        <wps:cNvSpPr txBox="1"/>
                        <wps:spPr>
                          <a:xfrm>
                            <a:off x="165100" y="107950"/>
                            <a:ext cx="520700" cy="254000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6350">
                            <a:solidFill>
                              <a:sysClr val="window" lastClr="FFFFFF">
                                <a:lumMod val="95000"/>
                              </a:sysClr>
                            </a:solidFill>
                          </a:ln>
                        </wps:spPr>
                        <wps:txbx>
                          <w:txbxContent>
                            <w:p w14:paraId="60522CF5" w14:textId="77777777" w:rsidR="00FC6251" w:rsidRPr="00FC6251" w:rsidRDefault="00FC6251" w:rsidP="00FC6251">
                              <w:pPr>
                                <w:rPr>
                                  <w:lang w:val="en-US"/>
                                </w:rPr>
                              </w:pPr>
                              <w:proofErr w:type="gramStart"/>
                              <w:r>
                                <w:rPr>
                                  <w:lang w:val="en-US"/>
                                </w:rPr>
                                <w:t>S1(</w:t>
                              </w:r>
                              <w:proofErr w:type="gramEnd"/>
                              <w:r>
                                <w:rPr>
                                  <w:lang w:val="en-US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785AF772" id="Group 193" o:spid="_x0000_s1029" style="position:absolute;margin-left:30.5pt;margin-top:626.95pt;width:281pt;height:34pt;z-index:251754496;mso-width-relative:margin" coordorigin="1651" coordsize="35687,431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">
                <v:shape id="Picture" o:spid="_x0000_s1030" type="#_x0000_t75" style="position:absolute;left:1778;width:35560;height:431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" stroked="t" strokecolor="#f2f2f2">
                  <v:imagedata r:id="rId9" o:title="" croptop="28287f" cropbottom="29524f" cropleft="8725f" cropright="5917f"/>
                </v:shape>
                <v:shape id="Text Box 195" o:spid="_x0000_s1031" type="#_x0000_t202" style="position:absolute;left:1651;top:1079;width:5207;height:25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" fillcolor="window" strokecolor="#f2f2f2" strokeweight=".5pt">
                  <v:textbox>
                    <w:txbxContent>
                      <w:p w14:paraId="60522CF5" w14:textId="77777777" w:rsidR="00FC6251" w:rsidRPr="00FC6251" w:rsidRDefault="00FC6251" w:rsidP="00FC6251">
                        <w:pPr>
                          <w:rPr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>S1(A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0E45A8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06368" behindDoc="0" locked="0" layoutInCell="1" allowOverlap="1" wp14:anchorId="02855A84" wp14:editId="5FC52200">
                <wp:simplePos x="0" y="0"/>
                <wp:positionH relativeFrom="margin">
                  <wp:posOffset>69850</wp:posOffset>
                </wp:positionH>
                <wp:positionV relativeFrom="paragraph">
                  <wp:posOffset>5918200</wp:posOffset>
                </wp:positionV>
                <wp:extent cx="4019550" cy="2014855"/>
                <wp:effectExtent l="0" t="0" r="0" b="4445"/>
                <wp:wrapTopAndBottom/>
                <wp:docPr id="75" name="Group 7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19550" cy="2014855"/>
                          <a:chOff x="0" y="0"/>
                          <a:chExt cx="5476875" cy="2746375"/>
                        </a:xfrm>
                      </wpg:grpSpPr>
                      <pic:pic xmlns:pic="http://schemas.openxmlformats.org/drawingml/2006/picture">
                        <pic:nvPicPr>
                          <pic:cNvPr id="66" name="Pictur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67" name="Picture"/>
                          <pic:cNvPicPr/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3050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578D2D3A" id="Group 75" o:spid="_x0000_s1026" style="position:absolute;margin-left:5.5pt;margin-top:466pt;width:316.5pt;height:158.65pt;z-index:251706368;mso-position-horizontal-relative:margin;mso-width-relative:margin;mso-height-relative:margin" coordsize="54768,274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">
                <v:shape id="Picture" o:spid="_x0000_s1027" type="#_x0000_t75" style="position:absolute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">
                  <v:imagedata r:id="rId44" o:title=""/>
                </v:shape>
                <v:shape id="Picture" o:spid="_x0000_s1028" type="#_x0000_t75" style="position:absolute;left:27305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">
                  <v:imagedata r:id="rId45" o:title=""/>
                </v:shape>
                <w10:wrap type="topAndBottom" anchorx="margin"/>
              </v:group>
            </w:pict>
          </mc:Fallback>
        </mc:AlternateContent>
      </w:r>
      <w:r w:rsidR="000E45A8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03296" behindDoc="0" locked="0" layoutInCell="1" allowOverlap="1" wp14:anchorId="55EA1B82" wp14:editId="28B65303">
                <wp:simplePos x="0" y="0"/>
                <wp:positionH relativeFrom="margin">
                  <wp:posOffset>88900</wp:posOffset>
                </wp:positionH>
                <wp:positionV relativeFrom="paragraph">
                  <wp:posOffset>3911600</wp:posOffset>
                </wp:positionV>
                <wp:extent cx="3975735" cy="1988185"/>
                <wp:effectExtent l="0" t="0" r="5715" b="0"/>
                <wp:wrapTopAndBottom/>
                <wp:docPr id="73" name="Group 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975735" cy="1988185"/>
                          <a:chOff x="0" y="0"/>
                          <a:chExt cx="5476875" cy="2746375"/>
                        </a:xfrm>
                      </wpg:grpSpPr>
                      <pic:pic xmlns:pic="http://schemas.openxmlformats.org/drawingml/2006/picture">
                        <pic:nvPicPr>
                          <pic:cNvPr id="64" name="Pictur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3050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63" name="Picture"/>
                          <pic:cNvPicPr/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2E0C5955" id="Group 73" o:spid="_x0000_s1026" style="position:absolute;margin-left:7pt;margin-top:308pt;width:313.05pt;height:156.55pt;z-index:251703296;mso-position-horizontal-relative:margin;mso-width-relative:margin;mso-height-relative:margin" coordsize="54768,274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">
                <v:shape id="Picture" o:spid="_x0000_s1027" type="#_x0000_t75" style="position:absolute;left:27305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">
                  <v:imagedata r:id="rId48" o:title=""/>
                </v:shape>
                <v:shape id="Picture" o:spid="_x0000_s1028" type="#_x0000_t75" style="position:absolute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">
                  <v:imagedata r:id="rId49" o:title=""/>
                </v:shape>
                <w10:wrap type="topAndBottom" anchorx="margin"/>
              </v:group>
            </w:pict>
          </mc:Fallback>
        </mc:AlternateContent>
      </w:r>
      <w:r w:rsidR="00212A21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00224" behindDoc="0" locked="0" layoutInCell="1" allowOverlap="1" wp14:anchorId="4C87635E" wp14:editId="759B5AFA">
                <wp:simplePos x="0" y="0"/>
                <wp:positionH relativeFrom="margin">
                  <wp:posOffset>101600</wp:posOffset>
                </wp:positionH>
                <wp:positionV relativeFrom="paragraph">
                  <wp:posOffset>1955800</wp:posOffset>
                </wp:positionV>
                <wp:extent cx="3963600" cy="1990800"/>
                <wp:effectExtent l="0" t="0" r="0" b="9525"/>
                <wp:wrapTopAndBottom/>
                <wp:docPr id="72" name="Group 7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963600" cy="1990800"/>
                          <a:chOff x="0" y="0"/>
                          <a:chExt cx="5471795" cy="2747645"/>
                        </a:xfrm>
                      </wpg:grpSpPr>
                      <pic:pic xmlns:pic="http://schemas.openxmlformats.org/drawingml/2006/picture">
                        <pic:nvPicPr>
                          <pic:cNvPr id="61" name="Picture"/>
                          <pic:cNvPicPr/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62" name="Picture"/>
                          <pic:cNvPicPr/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2415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1FF59976" id="Group 72" o:spid="_x0000_s1026" style="position:absolute;margin-left:8pt;margin-top:154pt;width:312.1pt;height:156.75pt;z-index:251700224;mso-position-horizontal-relative:margin;mso-width-relative:margin;mso-height-relative:margin" coordsize="54717,274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">
                <v:shape id="Picture" o:spid="_x0000_s1027" type="#_x0000_t75" style="position:absolute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">
                  <v:imagedata r:id="rId52" o:title=""/>
                </v:shape>
                <v:shape id="Picture" o:spid="_x0000_s1028" type="#_x0000_t75" style="position:absolute;left:27241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">
                  <v:imagedata r:id="rId53" o:title=""/>
                </v:shape>
                <w10:wrap type="topAndBottom" anchorx="margin"/>
              </v:group>
            </w:pict>
          </mc:Fallback>
        </mc:AlternateContent>
      </w:r>
      <w:r w:rsidR="00212A21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697152" behindDoc="0" locked="0" layoutInCell="1" allowOverlap="1" wp14:anchorId="6AF339D7" wp14:editId="63FE0E32">
                <wp:simplePos x="0" y="0"/>
                <wp:positionH relativeFrom="margin">
                  <wp:posOffset>120650</wp:posOffset>
                </wp:positionH>
                <wp:positionV relativeFrom="paragraph">
                  <wp:posOffset>6350</wp:posOffset>
                </wp:positionV>
                <wp:extent cx="3962400" cy="1984375"/>
                <wp:effectExtent l="0" t="0" r="0" b="0"/>
                <wp:wrapTopAndBottom/>
                <wp:docPr id="71" name="Group 7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962400" cy="1984375"/>
                          <a:chOff x="0" y="0"/>
                          <a:chExt cx="5483225" cy="2746375"/>
                        </a:xfrm>
                      </wpg:grpSpPr>
                      <pic:pic xmlns:pic="http://schemas.openxmlformats.org/drawingml/2006/picture">
                        <pic:nvPicPr>
                          <pic:cNvPr id="59" name="Picture"/>
                          <pic:cNvPicPr/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60" name="Picture"/>
                          <pic:cNvPicPr/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3685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035BCB4E" id="Group 71" o:spid="_x0000_s1026" style="position:absolute;margin-left:9.5pt;margin-top:.5pt;width:312pt;height:156.25pt;z-index:251697152;mso-position-horizontal-relative:margin;mso-width-relative:margin;mso-height-relative:margin" coordsize="54832,274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">
                <v:shape id="Picture" o:spid="_x0000_s1027" type="#_x0000_t75" style="position:absolute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">
                  <v:imagedata r:id="rId56" o:title=""/>
                </v:shape>
                <v:shape id="Picture" o:spid="_x0000_s1028" type="#_x0000_t75" style="position:absolute;left:27368;width:27464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">
                  <v:imagedata r:id="rId57" o:title=""/>
                </v:shape>
                <w10:wrap type="topAndBottom" anchorx="margin"/>
              </v:group>
            </w:pict>
          </mc:Fallback>
        </mc:AlternateContent>
      </w:r>
      <w:r w:rsidR="00B61204" w:rsidRPr="003158FE">
        <w:rPr>
          <w:sz w:val="24"/>
          <w:szCs w:val="24"/>
          <w:lang w:val="en-US"/>
        </w:rPr>
        <w:br w:type="page"/>
      </w:r>
    </w:p>
    <w:p w14:paraId="561CA28F" w14:textId="600E8856" w:rsidR="00B61204" w:rsidRPr="003158FE" w:rsidRDefault="00FC6251" w:rsidP="00B61204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noProof/>
          <w:sz w:val="24"/>
          <w:szCs w:val="24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756544" behindDoc="0" locked="0" layoutInCell="1" allowOverlap="1" wp14:anchorId="28912801" wp14:editId="24738B3A">
                <wp:simplePos x="0" y="0"/>
                <wp:positionH relativeFrom="column">
                  <wp:posOffset>317500</wp:posOffset>
                </wp:positionH>
                <wp:positionV relativeFrom="paragraph">
                  <wp:posOffset>6322695</wp:posOffset>
                </wp:positionV>
                <wp:extent cx="3568700" cy="431800"/>
                <wp:effectExtent l="0" t="19050" r="12700" b="25400"/>
                <wp:wrapNone/>
                <wp:docPr id="196" name="Group 19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568700" cy="431800"/>
                          <a:chOff x="165100" y="0"/>
                          <a:chExt cx="3568700" cy="431800"/>
                        </a:xfrm>
                      </wpg:grpSpPr>
                      <pic:pic xmlns:pic="http://schemas.openxmlformats.org/drawingml/2006/picture">
                        <pic:nvPicPr>
                          <pic:cNvPr id="197" name="Picture"/>
                          <pic:cNvPicPr/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313" t="43162" r="9028" b="45050"/>
                          <a:stretch/>
                        </pic:blipFill>
                        <pic:spPr bwMode="auto">
                          <a:xfrm>
                            <a:off x="177800" y="0"/>
                            <a:ext cx="3556000" cy="4318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ysClr val="window" lastClr="FFFFFF">
                                <a:lumMod val="95000"/>
                              </a:sysClr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98" name="Text Box 198"/>
                        <wps:cNvSpPr txBox="1"/>
                        <wps:spPr>
                          <a:xfrm>
                            <a:off x="165100" y="107950"/>
                            <a:ext cx="520700" cy="254000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6350">
                            <a:solidFill>
                              <a:sysClr val="window" lastClr="FFFFFF">
                                <a:lumMod val="95000"/>
                              </a:sysClr>
                            </a:solidFill>
                          </a:ln>
                        </wps:spPr>
                        <wps:txbx>
                          <w:txbxContent>
                            <w:p w14:paraId="5D1DECB3" w14:textId="77777777" w:rsidR="00FC6251" w:rsidRPr="00FC6251" w:rsidRDefault="00FC6251" w:rsidP="00FC6251">
                              <w:pPr>
                                <w:rPr>
                                  <w:lang w:val="en-US"/>
                                </w:rPr>
                              </w:pPr>
                              <w:proofErr w:type="gramStart"/>
                              <w:r>
                                <w:rPr>
                                  <w:lang w:val="en-US"/>
                                </w:rPr>
                                <w:t>S1(</w:t>
                              </w:r>
                              <w:proofErr w:type="gramEnd"/>
                              <w:r>
                                <w:rPr>
                                  <w:lang w:val="en-US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28912801" id="Group 196" o:spid="_x0000_s1032" style="position:absolute;margin-left:25pt;margin-top:497.85pt;width:281pt;height:34pt;z-index:251756544;mso-width-relative:margin" coordorigin="1651" coordsize="35687,431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">
                <v:shape id="Picture" o:spid="_x0000_s1033" type="#_x0000_t75" style="position:absolute;left:1778;width:35560;height:431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" stroked="t" strokecolor="#f2f2f2">
                  <v:imagedata r:id="rId9" o:title="" croptop="28287f" cropbottom="29524f" cropleft="8725f" cropright="5917f"/>
                </v:shape>
                <v:shape id="Text Box 198" o:spid="_x0000_s1034" type="#_x0000_t202" style="position:absolute;left:1651;top:1079;width:5207;height:25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" fillcolor="window" strokecolor="#f2f2f2" strokeweight=".5pt">
                  <v:textbox>
                    <w:txbxContent>
                      <w:p w14:paraId="5D1DECB3" w14:textId="77777777" w:rsidR="00FC6251" w:rsidRPr="00FC6251" w:rsidRDefault="00FC6251" w:rsidP="00FC6251">
                        <w:pPr>
                          <w:rPr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>S1(A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D611F9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12512" behindDoc="0" locked="0" layoutInCell="1" allowOverlap="1" wp14:anchorId="7DBE8B96" wp14:editId="7FB0FB98">
                <wp:simplePos x="0" y="0"/>
                <wp:positionH relativeFrom="margin">
                  <wp:align>left</wp:align>
                </wp:positionH>
                <wp:positionV relativeFrom="paragraph">
                  <wp:posOffset>2085340</wp:posOffset>
                </wp:positionV>
                <wp:extent cx="4083050" cy="2045335"/>
                <wp:effectExtent l="0" t="0" r="0" b="0"/>
                <wp:wrapTopAndBottom/>
                <wp:docPr id="113" name="Group 1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83050" cy="2045335"/>
                          <a:chOff x="0" y="0"/>
                          <a:chExt cx="5484495" cy="2747645"/>
                        </a:xfrm>
                      </wpg:grpSpPr>
                      <pic:pic xmlns:pic="http://schemas.openxmlformats.org/drawingml/2006/picture">
                        <pic:nvPicPr>
                          <pic:cNvPr id="94" name="Picture"/>
                          <pic:cNvPicPr/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11" name="Picture"/>
                          <pic:cNvPicPr/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3685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24943C38" id="Group 113" o:spid="_x0000_s1026" style="position:absolute;margin-left:0;margin-top:164.2pt;width:321.5pt;height:161.05pt;z-index:251712512;mso-position-horizontal:left;mso-position-horizontal-relative:margin;mso-width-relative:margin;mso-height-relative:margin" coordsize="54844,274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">
                <v:shape id="Picture" o:spid="_x0000_s1027" type="#_x0000_t75" style="position:absolute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">
                  <v:imagedata r:id="rId60" o:title=""/>
                </v:shape>
                <v:shape id="Picture" o:spid="_x0000_s1028" type="#_x0000_t75" style="position:absolute;left:27368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">
                  <v:imagedata r:id="rId61" o:title=""/>
                </v:shape>
                <w10:wrap type="topAndBottom" anchorx="margin"/>
              </v:group>
            </w:pict>
          </mc:Fallback>
        </mc:AlternateContent>
      </w:r>
      <w:r w:rsidR="00D611F9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15584" behindDoc="0" locked="0" layoutInCell="1" allowOverlap="1" wp14:anchorId="24635777" wp14:editId="43B0FA05">
                <wp:simplePos x="0" y="0"/>
                <wp:positionH relativeFrom="margin">
                  <wp:align>left</wp:align>
                </wp:positionH>
                <wp:positionV relativeFrom="paragraph">
                  <wp:posOffset>4234180</wp:posOffset>
                </wp:positionV>
                <wp:extent cx="4089400" cy="2051050"/>
                <wp:effectExtent l="0" t="0" r="6350" b="6350"/>
                <wp:wrapTopAndBottom/>
                <wp:docPr id="116" name="Group 1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89400" cy="2051050"/>
                          <a:chOff x="0" y="0"/>
                          <a:chExt cx="5478145" cy="2747645"/>
                        </a:xfrm>
                      </wpg:grpSpPr>
                      <pic:pic xmlns:pic="http://schemas.openxmlformats.org/drawingml/2006/picture">
                        <pic:nvPicPr>
                          <pic:cNvPr id="114" name="Picture"/>
                          <pic:cNvPicPr/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15" name="Picture"/>
                          <pic:cNvPicPr/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3050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08285D88" id="Group 116" o:spid="_x0000_s1026" style="position:absolute;margin-left:0;margin-top:333.4pt;width:322pt;height:161.5pt;z-index:251715584;mso-position-horizontal:left;mso-position-horizontal-relative:margin;mso-width-relative:margin;mso-height-relative:margin" coordsize="54781,274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">
                <v:shape id="Picture" o:spid="_x0000_s1027" type="#_x0000_t75" style="position:absolute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">
                  <v:imagedata r:id="rId64" o:title=""/>
                </v:shape>
                <v:shape id="Picture" o:spid="_x0000_s1028" type="#_x0000_t75" style="position:absolute;left:27305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">
                  <v:imagedata r:id="rId65" o:title=""/>
                </v:shape>
                <w10:wrap type="topAndBottom" anchorx="margin"/>
              </v:group>
            </w:pict>
          </mc:Fallback>
        </mc:AlternateContent>
      </w:r>
      <w:r w:rsidR="000E45A8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09440" behindDoc="0" locked="0" layoutInCell="1" allowOverlap="1" wp14:anchorId="3504286D" wp14:editId="777458C5">
                <wp:simplePos x="0" y="0"/>
                <wp:positionH relativeFrom="margin">
                  <wp:align>left</wp:align>
                </wp:positionH>
                <wp:positionV relativeFrom="paragraph">
                  <wp:posOffset>0</wp:posOffset>
                </wp:positionV>
                <wp:extent cx="4070350" cy="2043430"/>
                <wp:effectExtent l="0" t="0" r="6350" b="0"/>
                <wp:wrapTopAndBottom/>
                <wp:docPr id="79" name="Group 7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70350" cy="2043430"/>
                          <a:chOff x="0" y="0"/>
                          <a:chExt cx="5470525" cy="2746375"/>
                        </a:xfrm>
                      </wpg:grpSpPr>
                      <pic:pic xmlns:pic="http://schemas.openxmlformats.org/drawingml/2006/picture">
                        <pic:nvPicPr>
                          <pic:cNvPr id="68" name="Picture"/>
                          <pic:cNvPicPr/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69" name="Picture"/>
                          <pic:cNvPicPr/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724150" y="0"/>
                            <a:ext cx="2746375" cy="274637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6F864A14" id="Group 79" o:spid="_x0000_s1026" style="position:absolute;margin-left:0;margin-top:0;width:320.5pt;height:160.9pt;z-index:251709440;mso-position-horizontal:left;mso-position-horizontal-relative:margin;mso-width-relative:margin;mso-height-relative:margin" coordsize="54705,274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">
                <v:shape id="Picture" o:spid="_x0000_s1027" type="#_x0000_t75" style="position:absolute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">
                  <v:imagedata r:id="rId68" o:title=""/>
                </v:shape>
                <v:shape id="Picture" o:spid="_x0000_s1028" type="#_x0000_t75" style="position:absolute;left:27241;width:27464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">
                  <v:imagedata r:id="rId69" o:title=""/>
                </v:shape>
                <w10:wrap type="topAndBottom" anchorx="margin"/>
              </v:group>
            </w:pict>
          </mc:Fallback>
        </mc:AlternateContent>
      </w:r>
    </w:p>
    <w:p w14:paraId="353F2B95" w14:textId="3E8E1357" w:rsidR="00D611F9" w:rsidRPr="003158FE" w:rsidRDefault="00D611F9" w:rsidP="00B61204">
      <w:pPr>
        <w:spacing w:after="160" w:line="259" w:lineRule="auto"/>
        <w:rPr>
          <w:sz w:val="24"/>
          <w:szCs w:val="24"/>
          <w:lang w:val="en-US"/>
        </w:rPr>
      </w:pPr>
    </w:p>
    <w:p w14:paraId="130F1FF0" w14:textId="391541FB" w:rsidR="000B5A27" w:rsidRPr="003158FE" w:rsidRDefault="000B5A27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br w:type="page"/>
      </w:r>
    </w:p>
    <w:p w14:paraId="5253BCDA" w14:textId="202D5D34" w:rsidR="000B5A27" w:rsidRPr="003158FE" w:rsidRDefault="00121F6B" w:rsidP="00B61204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noProof/>
          <w:sz w:val="24"/>
          <w:szCs w:val="24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725824" behindDoc="0" locked="0" layoutInCell="1" allowOverlap="1" wp14:anchorId="2348A3A9" wp14:editId="20BFDF7C">
                <wp:simplePos x="0" y="0"/>
                <wp:positionH relativeFrom="margin">
                  <wp:align>left</wp:align>
                </wp:positionH>
                <wp:positionV relativeFrom="paragraph">
                  <wp:posOffset>260350</wp:posOffset>
                </wp:positionV>
                <wp:extent cx="4083050" cy="2008339"/>
                <wp:effectExtent l="0" t="0" r="0" b="0"/>
                <wp:wrapTight wrapText="bothSides">
                  <wp:wrapPolygon edited="0">
                    <wp:start x="0" y="0"/>
                    <wp:lineTo x="0" y="21313"/>
                    <wp:lineTo x="21466" y="21313"/>
                    <wp:lineTo x="21466" y="0"/>
                    <wp:lineTo x="0" y="0"/>
                  </wp:wrapPolygon>
                </wp:wrapTight>
                <wp:docPr id="178" name="Group 17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83050" cy="2008339"/>
                          <a:chOff x="0" y="0"/>
                          <a:chExt cx="5586095" cy="2747645"/>
                        </a:xfrm>
                      </wpg:grpSpPr>
                      <pic:pic xmlns:pic="http://schemas.openxmlformats.org/drawingml/2006/picture">
                        <pic:nvPicPr>
                          <pic:cNvPr id="164" name="Picture"/>
                          <pic:cNvPicPr/>
                        </pic:nvPicPr>
                        <pic:blipFill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65" name="Picture"/>
                          <pic:cNvPicPr/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3845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0BA974D9" id="Group 178" o:spid="_x0000_s1026" style="position:absolute;margin-left:0;margin-top:20.5pt;width:321.5pt;height:158.15pt;z-index:251725824;mso-position-horizontal:left;mso-position-horizontal-relative:margin;mso-width-relative:margin;mso-height-relative:margin" coordsize="55860,274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">
                <v:shape id="Picture" o:spid="_x0000_s1027" type="#_x0000_t75" style="position:absolute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">
                  <v:imagedata r:id="rId72" o:title=""/>
                </v:shape>
                <v:shape id="Picture" o:spid="_x0000_s1028" type="#_x0000_t75" style="position:absolute;left:28384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">
                  <v:imagedata r:id="rId73" o:title=""/>
                </v:shape>
                <w10:wrap type="tight" anchorx="margin"/>
              </v:group>
            </w:pict>
          </mc:Fallback>
        </mc:AlternateContent>
      </w:r>
      <w:r w:rsidR="000B5A27" w:rsidRPr="003158FE">
        <w:rPr>
          <w:sz w:val="24"/>
          <w:szCs w:val="24"/>
          <w:lang w:val="en-US"/>
        </w:rPr>
        <w:t>Peptide Comparisons.</w:t>
      </w:r>
    </w:p>
    <w:p w14:paraId="0D48E2AC" w14:textId="6A1E025F" w:rsidR="00B61204" w:rsidRPr="003158FE" w:rsidRDefault="004B0880" w:rsidP="00B61204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58592" behindDoc="0" locked="0" layoutInCell="1" allowOverlap="1" wp14:anchorId="1C4DE782" wp14:editId="135DFECF">
                <wp:simplePos x="0" y="0"/>
                <wp:positionH relativeFrom="margin">
                  <wp:align>left</wp:align>
                </wp:positionH>
                <wp:positionV relativeFrom="paragraph">
                  <wp:posOffset>8108950</wp:posOffset>
                </wp:positionV>
                <wp:extent cx="4114800" cy="457200"/>
                <wp:effectExtent l="19050" t="19050" r="19050" b="19050"/>
                <wp:wrapNone/>
                <wp:docPr id="201" name="Group 20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14800" cy="457200"/>
                          <a:chOff x="0" y="0"/>
                          <a:chExt cx="4114800" cy="457200"/>
                        </a:xfrm>
                      </wpg:grpSpPr>
                      <pic:pic xmlns:pic="http://schemas.openxmlformats.org/drawingml/2006/picture">
                        <pic:nvPicPr>
                          <pic:cNvPr id="199" name="Picture"/>
                          <pic:cNvPicPr/>
                        </pic:nvPicPr>
                        <pic:blipFill rotWithShape="1"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2642" r="10137" b="44877"/>
                          <a:stretch/>
                        </pic:blipFill>
                        <pic:spPr bwMode="auto">
                          <a:xfrm>
                            <a:off x="0" y="0"/>
                            <a:ext cx="4114800" cy="4572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ysClr val="window" lastClr="FFFFFF">
                                <a:lumMod val="95000"/>
                              </a:sysClr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00" name="Text Box 200"/>
                        <wps:cNvSpPr txBox="1"/>
                        <wps:spPr>
                          <a:xfrm>
                            <a:off x="44450" y="127000"/>
                            <a:ext cx="520700" cy="254000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6350">
                            <a:solidFill>
                              <a:sysClr val="window" lastClr="FFFFFF">
                                <a:lumMod val="95000"/>
                              </a:sysClr>
                            </a:solidFill>
                          </a:ln>
                        </wps:spPr>
                        <wps:txbx>
                          <w:txbxContent>
                            <w:p w14:paraId="1D6C985E" w14:textId="77777777" w:rsidR="004B0880" w:rsidRPr="00FC6251" w:rsidRDefault="004B0880" w:rsidP="004B0880">
                              <w:pPr>
                                <w:rPr>
                                  <w:lang w:val="en-US"/>
                                </w:rPr>
                              </w:pPr>
                              <w:proofErr w:type="gramStart"/>
                              <w:r>
                                <w:rPr>
                                  <w:lang w:val="en-US"/>
                                </w:rPr>
                                <w:t>S1(</w:t>
                              </w:r>
                              <w:proofErr w:type="gramEnd"/>
                              <w:r>
                                <w:rPr>
                                  <w:lang w:val="en-US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1C4DE782" id="Group 201" o:spid="_x0000_s1035" style="position:absolute;margin-left:0;margin-top:638.5pt;width:324pt;height:36pt;z-index:251758592;mso-position-horizontal:left;mso-position-horizontal-relative:margin" coordsize="41148,45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025HXQAAAh5J&#10;REFU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">
                <v:shape id="Picture" o:spid="_x0000_s1036" type="#_x0000_t75" style="position:absolute;width:41148;height:45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" stroked="t" strokecolor="#f2f2f2">
                  <v:imagedata r:id="rId75" o:title="" croptop="27946f" cropbottom="29411f" cropright="6643f"/>
                </v:shape>
                <v:shape id="Text Box 200" o:spid="_x0000_s1037" type="#_x0000_t202" style="position:absolute;left:444;top:1270;width:5207;height:25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" fillcolor="window" strokecolor="#f2f2f2" strokeweight=".5pt">
                  <v:textbox>
                    <w:txbxContent>
                      <w:p w14:paraId="1D6C985E" w14:textId="77777777" w:rsidR="004B0880" w:rsidRPr="00FC6251" w:rsidRDefault="004B0880" w:rsidP="004B0880">
                        <w:pPr>
                          <w:rPr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>S1(B)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  <w:r w:rsidR="00121F6B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35040" behindDoc="0" locked="0" layoutInCell="1" allowOverlap="1" wp14:anchorId="4312F6CE" wp14:editId="7BED6286">
                <wp:simplePos x="0" y="0"/>
                <wp:positionH relativeFrom="margin">
                  <wp:align>left</wp:align>
                </wp:positionH>
                <wp:positionV relativeFrom="paragraph">
                  <wp:posOffset>6064250</wp:posOffset>
                </wp:positionV>
                <wp:extent cx="4058163" cy="2005215"/>
                <wp:effectExtent l="0" t="0" r="0" b="0"/>
                <wp:wrapTight wrapText="bothSides">
                  <wp:wrapPolygon edited="0">
                    <wp:start x="0" y="0"/>
                    <wp:lineTo x="0" y="21347"/>
                    <wp:lineTo x="21499" y="21347"/>
                    <wp:lineTo x="21499" y="0"/>
                    <wp:lineTo x="0" y="0"/>
                  </wp:wrapPolygon>
                </wp:wrapTight>
                <wp:docPr id="173" name="Group 1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58163" cy="2005215"/>
                          <a:chOff x="0" y="0"/>
                          <a:chExt cx="5560695" cy="2747645"/>
                        </a:xfrm>
                      </wpg:grpSpPr>
                      <pic:pic xmlns:pic="http://schemas.openxmlformats.org/drawingml/2006/picture">
                        <pic:nvPicPr>
                          <pic:cNvPr id="170" name="Picture"/>
                          <pic:cNvPicPr/>
                        </pic:nvPicPr>
                        <pic:blipFill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2" name="Picture"/>
                          <pic:cNvPicPr/>
                        </pic:nvPicPr>
                        <pic:blipFill>
                          <a:blip r:embed="rId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1305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723C7D29" id="Group 173" o:spid="_x0000_s1026" style="position:absolute;margin-left:0;margin-top:477.5pt;width:319.55pt;height:157.9pt;z-index:251735040;mso-position-horizontal:left;mso-position-horizontal-relative:margin;mso-width-relative:margin;mso-height-relative:margin" coordsize="55606,274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">
                <v:shape id="Picture" o:spid="_x0000_s1027" type="#_x0000_t75" style="position:absolute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">
                  <v:imagedata r:id="rId78" o:title=""/>
                </v:shape>
                <v:shape id="Picture" o:spid="_x0000_s1028" type="#_x0000_t75" style="position:absolute;left:28130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">
                  <v:imagedata r:id="rId79" o:title=""/>
                </v:shape>
                <w10:wrap type="tight" anchorx="margin"/>
              </v:group>
            </w:pict>
          </mc:Fallback>
        </mc:AlternateContent>
      </w:r>
      <w:r w:rsidR="00121F6B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31968" behindDoc="0" locked="0" layoutInCell="1" allowOverlap="1" wp14:anchorId="36E2271E" wp14:editId="5CE99DA6">
                <wp:simplePos x="0" y="0"/>
                <wp:positionH relativeFrom="margin">
                  <wp:align>left</wp:align>
                </wp:positionH>
                <wp:positionV relativeFrom="paragraph">
                  <wp:posOffset>3996690</wp:posOffset>
                </wp:positionV>
                <wp:extent cx="4083050" cy="2007870"/>
                <wp:effectExtent l="0" t="0" r="0" b="0"/>
                <wp:wrapTight wrapText="bothSides">
                  <wp:wrapPolygon edited="0">
                    <wp:start x="0" y="0"/>
                    <wp:lineTo x="0" y="21313"/>
                    <wp:lineTo x="21466" y="21313"/>
                    <wp:lineTo x="21466" y="0"/>
                    <wp:lineTo x="0" y="0"/>
                  </wp:wrapPolygon>
                </wp:wrapTight>
                <wp:docPr id="180" name="Group 18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83050" cy="2007870"/>
                          <a:chOff x="0" y="0"/>
                          <a:chExt cx="5586095" cy="2747645"/>
                        </a:xfrm>
                      </wpg:grpSpPr>
                      <pic:pic xmlns:pic="http://schemas.openxmlformats.org/drawingml/2006/picture">
                        <pic:nvPicPr>
                          <pic:cNvPr id="168" name="Picture"/>
                          <pic:cNvPicPr/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69" name="Picture"/>
                          <pic:cNvPicPr/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3845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34EB0E02" id="Group 180" o:spid="_x0000_s1026" style="position:absolute;margin-left:0;margin-top:314.7pt;width:321.5pt;height:158.1pt;z-index:251731968;mso-position-horizontal:left;mso-position-horizontal-relative:margin;mso-width-relative:margin;mso-height-relative:margin" coordsize="55860,274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">
                <v:shape id="Picture" o:spid="_x0000_s1027" type="#_x0000_t75" style="position:absolute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">
                  <v:imagedata r:id="rId82" o:title=""/>
                </v:shape>
                <v:shape id="Picture" o:spid="_x0000_s1028" type="#_x0000_t75" style="position:absolute;left:28384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">
                  <v:imagedata r:id="rId83" o:title=""/>
                </v:shape>
                <w10:wrap type="tight" anchorx="margin"/>
              </v:group>
            </w:pict>
          </mc:Fallback>
        </mc:AlternateContent>
      </w:r>
      <w:r w:rsidR="00121F6B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28896" behindDoc="0" locked="0" layoutInCell="1" allowOverlap="1" wp14:anchorId="58B6D878" wp14:editId="0951C399">
                <wp:simplePos x="0" y="0"/>
                <wp:positionH relativeFrom="margin">
                  <wp:align>left</wp:align>
                </wp:positionH>
                <wp:positionV relativeFrom="paragraph">
                  <wp:posOffset>1965960</wp:posOffset>
                </wp:positionV>
                <wp:extent cx="4083050" cy="2007870"/>
                <wp:effectExtent l="0" t="0" r="0" b="0"/>
                <wp:wrapTight wrapText="bothSides">
                  <wp:wrapPolygon edited="0">
                    <wp:start x="0" y="0"/>
                    <wp:lineTo x="0" y="21313"/>
                    <wp:lineTo x="21466" y="21313"/>
                    <wp:lineTo x="21466" y="0"/>
                    <wp:lineTo x="0" y="0"/>
                  </wp:wrapPolygon>
                </wp:wrapTight>
                <wp:docPr id="179" name="Group 17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83050" cy="2007870"/>
                          <a:chOff x="0" y="0"/>
                          <a:chExt cx="5586095" cy="2747645"/>
                        </a:xfrm>
                      </wpg:grpSpPr>
                      <pic:pic xmlns:pic="http://schemas.openxmlformats.org/drawingml/2006/picture">
                        <pic:nvPicPr>
                          <pic:cNvPr id="166" name="Picture"/>
                          <pic:cNvPicPr/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67" name="Picture"/>
                          <pic:cNvPicPr/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3845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1B9C7B01" id="Group 179" o:spid="_x0000_s1026" style="position:absolute;margin-left:0;margin-top:154.8pt;width:321.5pt;height:158.1pt;z-index:251728896;mso-position-horizontal:left;mso-position-horizontal-relative:margin;mso-width-relative:margin;mso-height-relative:margin" coordsize="55860,274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">
                <v:shape id="Picture" o:spid="_x0000_s1027" type="#_x0000_t75" style="position:absolute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">
                  <v:imagedata r:id="rId86" o:title=""/>
                </v:shape>
                <v:shape id="Picture" o:spid="_x0000_s1028" type="#_x0000_t75" style="position:absolute;left:28384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">
                  <v:imagedata r:id="rId87" o:title=""/>
                </v:shape>
                <w10:wrap type="tight" anchorx="margin"/>
              </v:group>
            </w:pict>
          </mc:Fallback>
        </mc:AlternateContent>
      </w:r>
      <w:r w:rsidR="00B61204" w:rsidRPr="003158FE">
        <w:rPr>
          <w:sz w:val="24"/>
          <w:szCs w:val="24"/>
          <w:lang w:val="en-US"/>
        </w:rPr>
        <w:br w:type="page"/>
      </w:r>
    </w:p>
    <w:p w14:paraId="402C8A72" w14:textId="6A072A46" w:rsidR="00B61204" w:rsidRPr="003158FE" w:rsidRDefault="004B0880" w:rsidP="00B61204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noProof/>
          <w:sz w:val="24"/>
          <w:szCs w:val="24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760640" behindDoc="0" locked="0" layoutInCell="1" allowOverlap="1" wp14:anchorId="2FEDAF99" wp14:editId="4C765733">
                <wp:simplePos x="0" y="0"/>
                <wp:positionH relativeFrom="margin">
                  <wp:posOffset>0</wp:posOffset>
                </wp:positionH>
                <wp:positionV relativeFrom="paragraph">
                  <wp:posOffset>8141970</wp:posOffset>
                </wp:positionV>
                <wp:extent cx="4114800" cy="457200"/>
                <wp:effectExtent l="19050" t="19050" r="19050" b="19050"/>
                <wp:wrapNone/>
                <wp:docPr id="202" name="Group 20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14800" cy="457200"/>
                          <a:chOff x="0" y="0"/>
                          <a:chExt cx="4114800" cy="457200"/>
                        </a:xfrm>
                      </wpg:grpSpPr>
                      <pic:pic xmlns:pic="http://schemas.openxmlformats.org/drawingml/2006/picture">
                        <pic:nvPicPr>
                          <pic:cNvPr id="203" name="Picture"/>
                          <pic:cNvPicPr/>
                        </pic:nvPicPr>
                        <pic:blipFill rotWithShape="1"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2642" r="10137" b="44877"/>
                          <a:stretch/>
                        </pic:blipFill>
                        <pic:spPr bwMode="auto">
                          <a:xfrm>
                            <a:off x="0" y="0"/>
                            <a:ext cx="4114800" cy="4572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ysClr val="window" lastClr="FFFFFF">
                                <a:lumMod val="95000"/>
                              </a:sysClr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04" name="Text Box 204"/>
                        <wps:cNvSpPr txBox="1"/>
                        <wps:spPr>
                          <a:xfrm>
                            <a:off x="44450" y="127000"/>
                            <a:ext cx="520700" cy="254000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6350">
                            <a:solidFill>
                              <a:sysClr val="window" lastClr="FFFFFF">
                                <a:lumMod val="95000"/>
                              </a:sysClr>
                            </a:solidFill>
                          </a:ln>
                        </wps:spPr>
                        <wps:txbx>
                          <w:txbxContent>
                            <w:p w14:paraId="433BD92B" w14:textId="77777777" w:rsidR="004B0880" w:rsidRPr="00FC6251" w:rsidRDefault="004B0880" w:rsidP="004B0880">
                              <w:pPr>
                                <w:rPr>
                                  <w:lang w:val="en-US"/>
                                </w:rPr>
                              </w:pPr>
                              <w:proofErr w:type="gramStart"/>
                              <w:r>
                                <w:rPr>
                                  <w:lang w:val="en-US"/>
                                </w:rPr>
                                <w:t>S1(</w:t>
                              </w:r>
                              <w:proofErr w:type="gramEnd"/>
                              <w:r>
                                <w:rPr>
                                  <w:lang w:val="en-US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2FEDAF99" id="Group 202" o:spid="_x0000_s1038" style="position:absolute;margin-left:0;margin-top:641.1pt;width:324pt;height:36pt;z-index:251760640;mso-position-horizontal-relative:margin" coordsize="41148,45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DTbkddAAACHklE&#10;QVS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">
                <v:shape id="Picture" o:spid="_x0000_s1039" type="#_x0000_t75" style="position:absolute;width:41148;height:45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" stroked="t" strokecolor="#f2f2f2">
                  <v:imagedata r:id="rId75" o:title="" croptop="27946f" cropbottom="29411f" cropright="6643f"/>
                </v:shape>
                <v:shape id="Text Box 204" o:spid="_x0000_s1040" type="#_x0000_t202" style="position:absolute;left:444;top:1270;width:5207;height:25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" fillcolor="window" strokecolor="#f2f2f2" strokeweight=".5pt">
                  <v:textbox>
                    <w:txbxContent>
                      <w:p w14:paraId="433BD92B" w14:textId="77777777" w:rsidR="004B0880" w:rsidRPr="00FC6251" w:rsidRDefault="004B0880" w:rsidP="004B0880">
                        <w:pPr>
                          <w:rPr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>S1(B)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  <w:r w:rsidR="00FC6251" w:rsidRPr="003158FE">
        <w:rPr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47328" behindDoc="0" locked="0" layoutInCell="1" allowOverlap="1" wp14:anchorId="4A813661" wp14:editId="20C97357">
                <wp:simplePos x="0" y="0"/>
                <wp:positionH relativeFrom="column">
                  <wp:posOffset>0</wp:posOffset>
                </wp:positionH>
                <wp:positionV relativeFrom="paragraph">
                  <wp:posOffset>6350</wp:posOffset>
                </wp:positionV>
                <wp:extent cx="4089400" cy="8116570"/>
                <wp:effectExtent l="0" t="0" r="6350" b="0"/>
                <wp:wrapTopAndBottom/>
                <wp:docPr id="190" name="Group 19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89400" cy="8116570"/>
                          <a:chOff x="0" y="0"/>
                          <a:chExt cx="4089400" cy="8116570"/>
                        </a:xfrm>
                      </wpg:grpSpPr>
                      <wpg:grpSp>
                        <wpg:cNvPr id="177" name="Group 177"/>
                        <wpg:cNvGrpSpPr/>
                        <wpg:grpSpPr>
                          <a:xfrm>
                            <a:off x="0" y="0"/>
                            <a:ext cx="4071139" cy="2004289"/>
                            <a:chOff x="0" y="0"/>
                            <a:chExt cx="5578475" cy="2746375"/>
                          </a:xfrm>
                        </wpg:grpSpPr>
                        <pic:pic xmlns:pic="http://schemas.openxmlformats.org/drawingml/2006/picture">
                          <pic:nvPicPr>
                            <pic:cNvPr id="171" name="Picture"/>
                            <pic:cNvPicPr/>
                          </pic:nvPicPr>
                          <pic:blipFill>
                            <a:blip r:embed="rId8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2746375" cy="2746375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headEnd/>
                              <a:tailEnd/>
                            </a:ln>
                          </pic:spPr>
                        </pic:pic>
                        <pic:pic xmlns:pic="http://schemas.openxmlformats.org/drawingml/2006/picture">
                          <pic:nvPicPr>
                            <pic:cNvPr id="172" name="Picture"/>
                            <pic:cNvPicPr/>
                          </pic:nvPicPr>
                          <pic:blipFill>
                            <a:blip r:embed="rId8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832100" y="0"/>
                              <a:ext cx="2746375" cy="2746375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headEnd/>
                              <a:tailEnd/>
                            </a:ln>
                          </pic:spPr>
                        </pic:pic>
                      </wpg:grpSp>
                      <wpg:grpSp>
                        <wpg:cNvPr id="176" name="Group 176"/>
                        <wpg:cNvGrpSpPr/>
                        <wpg:grpSpPr>
                          <a:xfrm>
                            <a:off x="0" y="2057400"/>
                            <a:ext cx="4076700" cy="2005216"/>
                            <a:chOff x="0" y="0"/>
                            <a:chExt cx="5586095" cy="2747645"/>
                          </a:xfrm>
                        </wpg:grpSpPr>
                        <pic:pic xmlns:pic="http://schemas.openxmlformats.org/drawingml/2006/picture">
                          <pic:nvPicPr>
                            <pic:cNvPr id="174" name="Picture"/>
                            <pic:cNvPicPr/>
                          </pic:nvPicPr>
                          <pic:blipFill>
                            <a:blip r:embed="rId90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2747645" cy="2747645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headEnd/>
                              <a:tailEnd/>
                            </a:ln>
                          </pic:spPr>
                        </pic:pic>
                        <pic:pic xmlns:pic="http://schemas.openxmlformats.org/drawingml/2006/picture">
                          <pic:nvPicPr>
                            <pic:cNvPr id="175" name="Picture"/>
                            <pic:cNvPicPr/>
                          </pic:nvPicPr>
                          <pic:blipFill>
                            <a:blip r:embed="rId9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838450" y="0"/>
                              <a:ext cx="2747645" cy="2747645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headEnd/>
                              <a:tailEnd/>
                            </a:ln>
                          </pic:spPr>
                        </pic:pic>
                      </wpg:grpSp>
                      <wpg:grpSp>
                        <wpg:cNvPr id="187" name="Group 187"/>
                        <wpg:cNvGrpSpPr/>
                        <wpg:grpSpPr>
                          <a:xfrm>
                            <a:off x="0" y="4127500"/>
                            <a:ext cx="4089400" cy="2011045"/>
                            <a:chOff x="0" y="0"/>
                            <a:chExt cx="5586095" cy="2747645"/>
                          </a:xfrm>
                        </wpg:grpSpPr>
                        <pic:pic xmlns:pic="http://schemas.openxmlformats.org/drawingml/2006/picture">
                          <pic:nvPicPr>
                            <pic:cNvPr id="17" name="Picture"/>
                            <pic:cNvPicPr/>
                          </pic:nvPicPr>
                          <pic:blipFill>
                            <a:blip r:embed="rId9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2747645" cy="2747645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headEnd/>
                              <a:tailEnd/>
                            </a:ln>
                          </pic:spPr>
                        </pic:pic>
                        <pic:pic xmlns:pic="http://schemas.openxmlformats.org/drawingml/2006/picture">
                          <pic:nvPicPr>
                            <pic:cNvPr id="182" name="Picture"/>
                            <pic:cNvPicPr/>
                          </pic:nvPicPr>
                          <pic:blipFill>
                            <a:blip r:embed="rId9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838450" y="0"/>
                              <a:ext cx="2747645" cy="2747645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headEnd/>
                              <a:tailEnd/>
                            </a:ln>
                          </pic:spPr>
                        </pic:pic>
                      </wpg:grpSp>
                      <wpg:grpSp>
                        <wpg:cNvPr id="188" name="Group 188"/>
                        <wpg:cNvGrpSpPr/>
                        <wpg:grpSpPr>
                          <a:xfrm>
                            <a:off x="0" y="6115050"/>
                            <a:ext cx="4070350" cy="2001520"/>
                            <a:chOff x="0" y="0"/>
                            <a:chExt cx="5586095" cy="2747645"/>
                          </a:xfrm>
                        </wpg:grpSpPr>
                        <pic:pic xmlns:pic="http://schemas.openxmlformats.org/drawingml/2006/picture">
                          <pic:nvPicPr>
                            <pic:cNvPr id="183" name="Picture"/>
                            <pic:cNvPicPr/>
                          </pic:nvPicPr>
                          <pic:blipFill>
                            <a:blip r:embed="rId9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2747645" cy="2747645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headEnd/>
                              <a:tailEnd/>
                            </a:ln>
                          </pic:spPr>
                        </pic:pic>
                        <pic:pic xmlns:pic="http://schemas.openxmlformats.org/drawingml/2006/picture">
                          <pic:nvPicPr>
                            <pic:cNvPr id="184" name="Picture"/>
                            <pic:cNvPicPr/>
                          </pic:nvPicPr>
                          <pic:blipFill>
                            <a:blip r:embed="rId9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838450" y="0"/>
                              <a:ext cx="2747645" cy="2747645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headEnd/>
                              <a:tailEnd/>
                            </a:ln>
                          </pic:spPr>
                        </pic:pic>
                      </wpg:grpSp>
                    </wpg:wg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1EB26076" id="Group 190" o:spid="_x0000_s1026" style="position:absolute;margin-left:0;margin-top:.5pt;width:322pt;height:639.1pt;z-index:251747328" coordsize="40894,811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">
                <v:group id="Group 177" o:spid="_x0000_s1027" style="position:absolute;width:40711;height:20042" coordsize="55784,274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">
                  <v:shape id="Picture" o:spid="_x0000_s1028" type="#_x0000_t75" style="position:absolute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">
                    <v:imagedata r:id="rId96" o:title=""/>
                  </v:shape>
                  <v:shape id="Picture" o:spid="_x0000_s1029" type="#_x0000_t75" style="position:absolute;left:28321;width:27463;height:274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">
                    <v:imagedata r:id="rId97" o:title=""/>
                  </v:shape>
                </v:group>
                <v:group id="Group 176" o:spid="_x0000_s1030" style="position:absolute;top:20574;width:40767;height:20052" coordsize="55860,2747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">
                  <v:shape id="Picture" o:spid="_x0000_s1031" type="#_x0000_t75" style="position:absolute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">
                    <v:imagedata r:id="rId98" o:title=""/>
                  </v:shape>
                  <v:shape id="Picture" o:spid="_x0000_s1032" type="#_x0000_t75" style="position:absolute;left:28384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">
                    <v:imagedata r:id="rId99" o:title=""/>
                  </v:shape>
                </v:group>
                <v:group id="Group 187" o:spid="_x0000_s1033" style="position:absolute;top:41275;width:40894;height:20110" coordsize="55860,2747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">
                  <v:shape id="Picture" o:spid="_x0000_s1034" type="#_x0000_t75" style="position:absolute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">
                    <v:imagedata r:id="rId100" o:title=""/>
                  </v:shape>
                  <v:shape id="Picture" o:spid="_x0000_s1035" type="#_x0000_t75" style="position:absolute;left:28384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">
                    <v:imagedata r:id="rId101" o:title=""/>
                  </v:shape>
                </v:group>
                <v:group id="Group 188" o:spid="_x0000_s1036" style="position:absolute;top:61150;width:40703;height:20015" coordsize="55860,2747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">
                  <v:shape id="Picture" o:spid="_x0000_s1037" type="#_x0000_t75" style="position:absolute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">
                    <v:imagedata r:id="rId102" o:title=""/>
                  </v:shape>
                  <v:shape id="Picture" o:spid="_x0000_s1038" type="#_x0000_t75" style="position:absolute;left:28384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">
                    <v:imagedata r:id="rId103" o:title=""/>
                  </v:shape>
                </v:group>
                <w10:wrap type="topAndBottom"/>
              </v:group>
            </w:pict>
          </mc:Fallback>
        </mc:AlternateContent>
      </w:r>
    </w:p>
    <w:p w14:paraId="438A85A7" w14:textId="3D9905FB" w:rsidR="00B61204" w:rsidRPr="003158FE" w:rsidRDefault="00B61204" w:rsidP="00B61204">
      <w:pPr>
        <w:spacing w:after="160" w:line="259" w:lineRule="auto"/>
        <w:rPr>
          <w:sz w:val="24"/>
          <w:szCs w:val="24"/>
          <w:lang w:val="en-US"/>
        </w:rPr>
      </w:pPr>
    </w:p>
    <w:p w14:paraId="34363CAC" w14:textId="75A24BB6" w:rsidR="00B61204" w:rsidRPr="003158FE" w:rsidRDefault="004B0880" w:rsidP="00B61204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noProof/>
          <w:sz w:val="24"/>
          <w:szCs w:val="24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762688" behindDoc="0" locked="0" layoutInCell="1" allowOverlap="1" wp14:anchorId="6E3F8BE9" wp14:editId="6F406DD2">
                <wp:simplePos x="0" y="0"/>
                <wp:positionH relativeFrom="margin">
                  <wp:posOffset>0</wp:posOffset>
                </wp:positionH>
                <wp:positionV relativeFrom="paragraph">
                  <wp:posOffset>2019300</wp:posOffset>
                </wp:positionV>
                <wp:extent cx="4114800" cy="457200"/>
                <wp:effectExtent l="19050" t="19050" r="19050" b="19050"/>
                <wp:wrapTopAndBottom/>
                <wp:docPr id="205" name="Group 20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114800" cy="457200"/>
                          <a:chOff x="0" y="0"/>
                          <a:chExt cx="4114800" cy="457200"/>
                        </a:xfrm>
                      </wpg:grpSpPr>
                      <pic:pic xmlns:pic="http://schemas.openxmlformats.org/drawingml/2006/picture">
                        <pic:nvPicPr>
                          <pic:cNvPr id="206" name="Picture"/>
                          <pic:cNvPicPr/>
                        </pic:nvPicPr>
                        <pic:blipFill rotWithShape="1"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2642" r="10137" b="44877"/>
                          <a:stretch/>
                        </pic:blipFill>
                        <pic:spPr bwMode="auto">
                          <a:xfrm>
                            <a:off x="0" y="0"/>
                            <a:ext cx="4114800" cy="4572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ysClr val="window" lastClr="FFFFFF">
                                <a:lumMod val="95000"/>
                              </a:sysClr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07" name="Text Box 207"/>
                        <wps:cNvSpPr txBox="1"/>
                        <wps:spPr>
                          <a:xfrm>
                            <a:off x="44450" y="127000"/>
                            <a:ext cx="520700" cy="254000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6350">
                            <a:solidFill>
                              <a:sysClr val="window" lastClr="FFFFFF">
                                <a:lumMod val="95000"/>
                              </a:sysClr>
                            </a:solidFill>
                          </a:ln>
                        </wps:spPr>
                        <wps:txbx>
                          <w:txbxContent>
                            <w:p w14:paraId="797AC346" w14:textId="77777777" w:rsidR="004B0880" w:rsidRPr="00FC6251" w:rsidRDefault="004B0880" w:rsidP="004B0880">
                              <w:pPr>
                                <w:rPr>
                                  <w:lang w:val="en-US"/>
                                </w:rPr>
                              </w:pPr>
                              <w:proofErr w:type="gramStart"/>
                              <w:r>
                                <w:rPr>
                                  <w:lang w:val="en-US"/>
                                </w:rPr>
                                <w:t>S1(</w:t>
                              </w:r>
                              <w:proofErr w:type="gramEnd"/>
                              <w:r>
                                <w:rPr>
                                  <w:lang w:val="en-US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6E3F8BE9" id="Group 205" o:spid="_x0000_s1041" style="position:absolute;margin-left:0;margin-top:159pt;width:324pt;height:36pt;z-index:251762688;mso-position-horizontal-relative:margin" coordsize="41148,45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DTbkddAAACHklE&#10;QVS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">
                <v:shape id="Picture" o:spid="_x0000_s1042" type="#_x0000_t75" style="position:absolute;width:41148;height:45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" stroked="t" strokecolor="#f2f2f2">
                  <v:imagedata r:id="rId75" o:title="" croptop="27946f" cropbottom="29411f" cropright="6643f"/>
                </v:shape>
                <v:shape id="Text Box 207" o:spid="_x0000_s1043" type="#_x0000_t202" style="position:absolute;left:444;top:1270;width:5207;height:25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" fillcolor="window" strokecolor="#f2f2f2" strokeweight=".5pt">
                  <v:textbox>
                    <w:txbxContent>
                      <w:p w14:paraId="797AC346" w14:textId="77777777" w:rsidR="004B0880" w:rsidRPr="00FC6251" w:rsidRDefault="004B0880" w:rsidP="004B0880">
                        <w:pPr>
                          <w:rPr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>S1(B)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FC6251" w:rsidRPr="003158FE">
        <w:rPr>
          <w:b/>
          <w:bCs/>
          <w:noProof/>
          <w:sz w:val="24"/>
          <w:szCs w:val="24"/>
          <w:lang w:val="en-US"/>
        </w:rPr>
        <mc:AlternateContent>
          <mc:Choice Requires="wpg">
            <w:drawing>
              <wp:anchor distT="0" distB="0" distL="114300" distR="114300" simplePos="0" relativeHeight="251750400" behindDoc="0" locked="0" layoutInCell="1" allowOverlap="1" wp14:anchorId="7FD34A8D" wp14:editId="6B5A9144">
                <wp:simplePos x="0" y="0"/>
                <wp:positionH relativeFrom="margin">
                  <wp:align>left</wp:align>
                </wp:positionH>
                <wp:positionV relativeFrom="paragraph">
                  <wp:posOffset>0</wp:posOffset>
                </wp:positionV>
                <wp:extent cx="4064000" cy="1998345"/>
                <wp:effectExtent l="0" t="0" r="0" b="1905"/>
                <wp:wrapTopAndBottom/>
                <wp:docPr id="189" name="Group 18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64000" cy="1998597"/>
                          <a:chOff x="0" y="0"/>
                          <a:chExt cx="5586095" cy="2747645"/>
                        </a:xfrm>
                      </wpg:grpSpPr>
                      <pic:pic xmlns:pic="http://schemas.openxmlformats.org/drawingml/2006/picture">
                        <pic:nvPicPr>
                          <pic:cNvPr id="185" name="Picture"/>
                          <pic:cNvPicPr/>
                        </pic:nvPicPr>
                        <pic:blipFill>
                          <a:blip r:embed="rId10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86" name="Picture"/>
                          <pic:cNvPicPr/>
                        </pic:nvPicPr>
                        <pic:blipFill>
                          <a:blip r:embed="rId10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38450" y="0"/>
                            <a:ext cx="2747645" cy="274764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headEnd/>
                            <a:tailEnd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51BBD231" id="Group 189" o:spid="_x0000_s1026" style="position:absolute;margin-left:0;margin-top:0;width:320pt;height:157.35pt;z-index:251750400;mso-position-horizontal:left;mso-position-horizontal-relative:margin;mso-width-relative:margin;mso-height-relative:margin" coordsize="55860,274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">
                <v:shape id="Picture" o:spid="_x0000_s1027" type="#_x0000_t75" style="position:absolute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">
                  <v:imagedata r:id="rId106" o:title=""/>
                </v:shape>
                <v:shape id="Picture" o:spid="_x0000_s1028" type="#_x0000_t75" style="position:absolute;left:28384;width:27476;height:274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">
                  <v:imagedata r:id="rId107" o:title=""/>
                </v:shape>
                <w10:wrap type="topAndBottom" anchorx="margin"/>
              </v:group>
            </w:pict>
          </mc:Fallback>
        </mc:AlternateContent>
      </w:r>
    </w:p>
    <w:p w14:paraId="0B5B61E4" w14:textId="3D6759F6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bookmarkStart w:id="1" w:name="_Hlk98866239"/>
      <w:bookmarkStart w:id="2" w:name="_Hlk106820743"/>
      <w:bookmarkStart w:id="3" w:name="_Hlk98866756"/>
      <w:bookmarkStart w:id="4" w:name="_Hlk106804361"/>
      <w:r w:rsidRPr="003158FE">
        <w:rPr>
          <w:b/>
          <w:bCs/>
          <w:sz w:val="24"/>
          <w:szCs w:val="24"/>
          <w:lang w:val="en-US"/>
        </w:rPr>
        <w:t>Figure S1 (A):</w:t>
      </w:r>
      <w:r w:rsidRPr="003158FE">
        <w:rPr>
          <w:sz w:val="24"/>
          <w:szCs w:val="24"/>
          <w:lang w:val="en-US"/>
        </w:rPr>
        <w:t xml:space="preserve"> </w:t>
      </w:r>
      <w:bookmarkStart w:id="5" w:name="_Hlk86936992"/>
      <w:proofErr w:type="gramStart"/>
      <w:r w:rsidRPr="003158FE">
        <w:rPr>
          <w:sz w:val="24"/>
          <w:szCs w:val="24"/>
          <w:lang w:val="en-US"/>
        </w:rPr>
        <w:t>Apo(</w:t>
      </w:r>
      <w:proofErr w:type="gramEnd"/>
      <w:r w:rsidRPr="003158FE">
        <w:rPr>
          <w:sz w:val="24"/>
          <w:szCs w:val="24"/>
          <w:lang w:val="en-US"/>
        </w:rPr>
        <w:t xml:space="preserve">a) GTYST, A-II (2x), A-IV (3x), B100 (FPEVD), C-I, C-II, C-III and E (all 2x), measured by QPMS. Deming regression results </w:t>
      </w:r>
      <w:proofErr w:type="gramStart"/>
      <w:r w:rsidRPr="003158FE">
        <w:rPr>
          <w:sz w:val="24"/>
          <w:szCs w:val="24"/>
          <w:lang w:val="en-US"/>
        </w:rPr>
        <w:t>are shown</w:t>
      </w:r>
      <w:proofErr w:type="gramEnd"/>
      <w:r w:rsidRPr="003158FE">
        <w:rPr>
          <w:sz w:val="24"/>
          <w:szCs w:val="24"/>
          <w:lang w:val="en-US"/>
        </w:rPr>
        <w:t xml:space="preserve"> for </w:t>
      </w:r>
      <w:r w:rsidRPr="003158FE">
        <w:rPr>
          <w:b/>
          <w:bCs/>
          <w:sz w:val="24"/>
          <w:szCs w:val="24"/>
          <w:lang w:val="en-US"/>
        </w:rPr>
        <w:t>matrix comparison</w:t>
      </w:r>
      <w:r w:rsidRPr="003158FE">
        <w:rPr>
          <w:sz w:val="24"/>
          <w:szCs w:val="24"/>
          <w:lang w:val="en-US"/>
        </w:rPr>
        <w:t xml:space="preserve"> of the serum gel tubes 5B with the alternative matrices; serum (4A) and plasma (3B, 6B, 7B and PIC) tubes. Corresponding bias plots show the % bias for the alternative matrices compared to serum gel tubes (5B</w:t>
      </w:r>
      <w:proofErr w:type="gramStart"/>
      <w:r w:rsidRPr="003158FE">
        <w:rPr>
          <w:sz w:val="24"/>
          <w:szCs w:val="24"/>
          <w:lang w:val="en-US"/>
        </w:rPr>
        <w:t>) .</w:t>
      </w:r>
      <w:proofErr w:type="gramEnd"/>
      <w:r w:rsidRPr="003158FE">
        <w:rPr>
          <w:sz w:val="24"/>
          <w:szCs w:val="24"/>
          <w:lang w:val="en-US"/>
        </w:rPr>
        <w:t xml:space="preserve"> Dotted lines; line of equality. Grey area indicates total allowable error (</w:t>
      </w:r>
      <w:proofErr w:type="spellStart"/>
      <w:r w:rsidRPr="003158FE">
        <w:rPr>
          <w:sz w:val="24"/>
          <w:szCs w:val="24"/>
          <w:lang w:val="en-US"/>
        </w:rPr>
        <w:t>TEa</w:t>
      </w:r>
      <w:proofErr w:type="spellEnd"/>
      <w:r w:rsidRPr="003158FE">
        <w:rPr>
          <w:sz w:val="24"/>
          <w:szCs w:val="24"/>
          <w:lang w:val="en-US"/>
        </w:rPr>
        <w:t xml:space="preserve">), 24.1% for </w:t>
      </w:r>
      <w:proofErr w:type="spellStart"/>
      <w:proofErr w:type="gramStart"/>
      <w:r w:rsidRPr="003158FE">
        <w:rPr>
          <w:sz w:val="24"/>
          <w:szCs w:val="24"/>
          <w:lang w:val="en-US"/>
        </w:rPr>
        <w:t>apo</w:t>
      </w:r>
      <w:proofErr w:type="spellEnd"/>
      <w:r w:rsidRPr="003158FE">
        <w:rPr>
          <w:sz w:val="24"/>
          <w:szCs w:val="24"/>
          <w:lang w:val="en-US"/>
        </w:rPr>
        <w:t>(</w:t>
      </w:r>
      <w:proofErr w:type="gramEnd"/>
      <w:r w:rsidRPr="003158FE">
        <w:rPr>
          <w:sz w:val="24"/>
          <w:szCs w:val="24"/>
          <w:lang w:val="en-US"/>
        </w:rPr>
        <w:t xml:space="preserve">a), 11.6% for </w:t>
      </w:r>
      <w:proofErr w:type="spellStart"/>
      <w:r w:rsidRPr="003158FE">
        <w:rPr>
          <w:sz w:val="24"/>
          <w:szCs w:val="24"/>
          <w:lang w:val="en-US"/>
        </w:rPr>
        <w:t>apoB</w:t>
      </w:r>
      <w:proofErr w:type="spellEnd"/>
      <w:r w:rsidRPr="003158FE">
        <w:rPr>
          <w:sz w:val="24"/>
          <w:szCs w:val="24"/>
          <w:lang w:val="en-US"/>
        </w:rPr>
        <w:t xml:space="preserve"> and 20% for all other apos. </w:t>
      </w:r>
      <w:bookmarkEnd w:id="1"/>
      <w:bookmarkEnd w:id="5"/>
      <w:r w:rsidRPr="003158FE">
        <w:rPr>
          <w:b/>
          <w:bCs/>
          <w:sz w:val="24"/>
          <w:szCs w:val="24"/>
          <w:lang w:val="en-US"/>
        </w:rPr>
        <w:t>(S1B)</w:t>
      </w:r>
      <w:r w:rsidRPr="003158FE">
        <w:rPr>
          <w:sz w:val="24"/>
          <w:szCs w:val="24"/>
          <w:lang w:val="en-US"/>
        </w:rPr>
        <w:t xml:space="preserve"> </w:t>
      </w:r>
      <w:r w:rsidRPr="003158FE">
        <w:rPr>
          <w:b/>
          <w:bCs/>
          <w:sz w:val="24"/>
          <w:szCs w:val="24"/>
          <w:lang w:val="en-US"/>
        </w:rPr>
        <w:t>Peptide comparison</w:t>
      </w:r>
      <w:r w:rsidRPr="003158FE">
        <w:rPr>
          <w:sz w:val="24"/>
          <w:szCs w:val="24"/>
          <w:lang w:val="en-US"/>
        </w:rPr>
        <w:t xml:space="preserve"> showing Deming regression lines for the quantifying and confirmation peptides with the corresponding bias plots. Data for correlations (</w:t>
      </w:r>
      <w:r w:rsidR="006C51CB" w:rsidRPr="003158FE">
        <w:rPr>
          <w:sz w:val="24"/>
          <w:szCs w:val="24"/>
          <w:lang w:val="en-US"/>
        </w:rPr>
        <w:t>r</w:t>
      </w:r>
      <w:r w:rsidRPr="003158FE">
        <w:rPr>
          <w:sz w:val="24"/>
          <w:szCs w:val="24"/>
          <w:lang w:val="en-US"/>
        </w:rPr>
        <w:t>),</w:t>
      </w:r>
      <w:r w:rsidR="006C51CB" w:rsidRPr="003158FE">
        <w:rPr>
          <w:sz w:val="24"/>
          <w:szCs w:val="24"/>
          <w:lang w:val="en-US"/>
        </w:rPr>
        <w:t xml:space="preserve"> </w:t>
      </w:r>
      <w:r w:rsidRPr="003158FE">
        <w:rPr>
          <w:sz w:val="24"/>
          <w:szCs w:val="24"/>
          <w:lang w:val="en-US"/>
        </w:rPr>
        <w:t xml:space="preserve">slopes and biases </w:t>
      </w:r>
      <w:proofErr w:type="gramStart"/>
      <w:r w:rsidRPr="003158FE">
        <w:rPr>
          <w:sz w:val="24"/>
          <w:szCs w:val="24"/>
          <w:lang w:val="en-US"/>
        </w:rPr>
        <w:t>are summarized</w:t>
      </w:r>
      <w:proofErr w:type="gramEnd"/>
      <w:r w:rsidRPr="003158FE">
        <w:rPr>
          <w:sz w:val="24"/>
          <w:szCs w:val="24"/>
          <w:lang w:val="en-US"/>
        </w:rPr>
        <w:t xml:space="preserve"> in Tables 1 and 2</w:t>
      </w:r>
      <w:r w:rsidR="006C51CB" w:rsidRPr="003158FE">
        <w:rPr>
          <w:sz w:val="24"/>
          <w:szCs w:val="24"/>
          <w:lang w:val="en-US"/>
        </w:rPr>
        <w:t xml:space="preserve"> of the main document</w:t>
      </w:r>
      <w:r w:rsidRPr="003158FE">
        <w:rPr>
          <w:sz w:val="24"/>
          <w:szCs w:val="24"/>
          <w:lang w:val="en-US"/>
        </w:rPr>
        <w:t xml:space="preserve">.  </w:t>
      </w:r>
    </w:p>
    <w:p w14:paraId="4BC71349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proofErr w:type="spellStart"/>
      <w:r w:rsidRPr="003158FE">
        <w:rPr>
          <w:sz w:val="24"/>
          <w:szCs w:val="24"/>
          <w:lang w:val="en-US"/>
        </w:rPr>
        <w:t>ApoB</w:t>
      </w:r>
      <w:proofErr w:type="spellEnd"/>
      <w:r w:rsidRPr="003158FE">
        <w:rPr>
          <w:sz w:val="24"/>
          <w:szCs w:val="24"/>
          <w:lang w:val="en-US"/>
        </w:rPr>
        <w:t>, FPEVD (B100) slopes for sodium citrate &lt; PIC&lt; K</w:t>
      </w:r>
      <w:r w:rsidRPr="003158FE">
        <w:rPr>
          <w:sz w:val="24"/>
          <w:szCs w:val="24"/>
          <w:vertAlign w:val="subscript"/>
          <w:lang w:val="en-US"/>
        </w:rPr>
        <w:t>2</w:t>
      </w:r>
      <w:r w:rsidRPr="003158FE">
        <w:rPr>
          <w:sz w:val="24"/>
          <w:szCs w:val="24"/>
          <w:lang w:val="en-US"/>
        </w:rPr>
        <w:t xml:space="preserve">EDTA &lt; lithium heparin &lt; serum; Slopes for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>-II SPELQ and EQLTP show strong deviation for both K</w:t>
      </w:r>
      <w:r w:rsidRPr="003158FE">
        <w:rPr>
          <w:sz w:val="24"/>
          <w:szCs w:val="24"/>
          <w:vertAlign w:val="subscript"/>
          <w:lang w:val="en-US"/>
        </w:rPr>
        <w:t>2</w:t>
      </w:r>
      <w:r w:rsidRPr="003158FE">
        <w:rPr>
          <w:sz w:val="24"/>
          <w:szCs w:val="24"/>
          <w:lang w:val="en-US"/>
        </w:rPr>
        <w:t xml:space="preserve">EDTA tubes (7B and PIC), even more than the sodium citrate tubes (3B).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>-IV slopes are all very close to 5B except for 3B.</w:t>
      </w:r>
      <w:r w:rsidRPr="003158F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3158FE">
        <w:rPr>
          <w:rFonts w:cstheme="minorHAnsi"/>
          <w:sz w:val="24"/>
          <w:szCs w:val="24"/>
          <w:lang w:val="en-US"/>
        </w:rPr>
        <w:t>ApoE</w:t>
      </w:r>
      <w:proofErr w:type="spellEnd"/>
      <w:r w:rsidRPr="003158FE">
        <w:rPr>
          <w:rFonts w:cstheme="minorHAnsi"/>
          <w:sz w:val="24"/>
          <w:szCs w:val="24"/>
          <w:lang w:val="en-US"/>
        </w:rPr>
        <w:t xml:space="preserve"> SELEE sodium citrate &lt; K</w:t>
      </w:r>
      <w:r w:rsidRPr="003158FE">
        <w:rPr>
          <w:rFonts w:cstheme="minorHAnsi"/>
          <w:sz w:val="24"/>
          <w:szCs w:val="24"/>
          <w:vertAlign w:val="subscript"/>
          <w:lang w:val="en-US"/>
        </w:rPr>
        <w:t>2</w:t>
      </w:r>
      <w:r w:rsidRPr="003158FE">
        <w:rPr>
          <w:rFonts w:cstheme="minorHAnsi"/>
          <w:sz w:val="24"/>
          <w:szCs w:val="24"/>
          <w:lang w:val="en-US"/>
        </w:rPr>
        <w:t xml:space="preserve">EDTA and PIC &lt; lithium heparin and serum. </w:t>
      </w:r>
      <w:bookmarkEnd w:id="2"/>
    </w:p>
    <w:p w14:paraId="2F3BBED9" w14:textId="671C7A96" w:rsidR="00B61204" w:rsidRPr="003158FE" w:rsidRDefault="00B61204" w:rsidP="00B61204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br w:type="page"/>
      </w:r>
    </w:p>
    <w:tbl>
      <w:tblPr>
        <w:tblW w:w="9238" w:type="dxa"/>
        <w:tblInd w:w="-38" w:type="dxa"/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1229"/>
        <w:gridCol w:w="448"/>
        <w:gridCol w:w="451"/>
        <w:gridCol w:w="453"/>
        <w:gridCol w:w="455"/>
        <w:gridCol w:w="459"/>
        <w:gridCol w:w="626"/>
        <w:gridCol w:w="454"/>
        <w:gridCol w:w="454"/>
        <w:gridCol w:w="457"/>
        <w:gridCol w:w="454"/>
        <w:gridCol w:w="446"/>
        <w:gridCol w:w="8"/>
        <w:gridCol w:w="571"/>
        <w:gridCol w:w="454"/>
        <w:gridCol w:w="457"/>
        <w:gridCol w:w="454"/>
        <w:gridCol w:w="454"/>
        <w:gridCol w:w="439"/>
        <w:gridCol w:w="15"/>
      </w:tblGrid>
      <w:tr w:rsidR="00B61204" w:rsidRPr="003158FE" w14:paraId="3E4DC256" w14:textId="77777777" w:rsidTr="00B13289">
        <w:trPr>
          <w:gridAfter w:val="1"/>
          <w:wAfter w:w="15" w:type="dxa"/>
          <w:trHeight w:val="340"/>
        </w:trPr>
        <w:tc>
          <w:tcPr>
            <w:tcW w:w="12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vAlign w:val="center"/>
          </w:tcPr>
          <w:p w14:paraId="221550D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lastRenderedPageBreak/>
              <w:t>ApoA</w:t>
            </w:r>
            <w:proofErr w:type="spellEnd"/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 xml:space="preserve">-I                  </w:t>
            </w:r>
          </w:p>
        </w:tc>
        <w:tc>
          <w:tcPr>
            <w:tcW w:w="2266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vAlign w:val="center"/>
          </w:tcPr>
          <w:p w14:paraId="26CA2E6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Comparison of gel serum 5B vs</w:t>
            </w:r>
          </w:p>
        </w:tc>
        <w:tc>
          <w:tcPr>
            <w:tcW w:w="2891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6" w:space="0" w:color="auto"/>
            </w:tcBorders>
            <w:vAlign w:val="center"/>
          </w:tcPr>
          <w:p w14:paraId="3563F6E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ApoA</w:t>
            </w:r>
            <w:proofErr w:type="spellEnd"/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 xml:space="preserve">-II                        </w:t>
            </w: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5B vs</w:t>
            </w:r>
          </w:p>
        </w:tc>
        <w:tc>
          <w:tcPr>
            <w:tcW w:w="2837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038D3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ApoA</w:t>
            </w:r>
            <w:proofErr w:type="spellEnd"/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 xml:space="preserve">-IV                       </w:t>
            </w: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5B vs</w:t>
            </w:r>
          </w:p>
        </w:tc>
      </w:tr>
      <w:tr w:rsidR="00B61204" w:rsidRPr="003158FE" w14:paraId="3EA24573" w14:textId="77777777" w:rsidTr="00B13289">
        <w:trPr>
          <w:trHeight w:val="113"/>
        </w:trPr>
        <w:tc>
          <w:tcPr>
            <w:tcW w:w="1229" w:type="dxa"/>
            <w:tcBorders>
              <w:top w:val="single" w:sz="4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4825360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5696B41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E8882E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12542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833F2D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BF7767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626" w:type="dxa"/>
            <w:tcBorders>
              <w:top w:val="single" w:sz="4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6F89CAE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143A589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D663E3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6D091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00273A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91C6FD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571" w:type="dxa"/>
            <w:tcBorders>
              <w:top w:val="single" w:sz="4" w:space="0" w:color="auto"/>
              <w:left w:val="single" w:sz="4" w:space="0" w:color="auto"/>
              <w:bottom w:val="single" w:sz="6" w:space="0" w:color="auto"/>
              <w:right w:val="nil"/>
            </w:tcBorders>
            <w:vAlign w:val="center"/>
          </w:tcPr>
          <w:p w14:paraId="22FC5E1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single" w:sz="6" w:space="0" w:color="auto"/>
              <w:bottom w:val="nil"/>
              <w:right w:val="nil"/>
            </w:tcBorders>
            <w:vAlign w:val="center"/>
          </w:tcPr>
          <w:p w14:paraId="46B21B9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9D8CF5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D96F68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7C5C2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4E920F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4"/>
                <w:szCs w:val="14"/>
                <w:lang w:val="en-US"/>
              </w:rPr>
            </w:pPr>
          </w:p>
        </w:tc>
      </w:tr>
      <w:tr w:rsidR="00B61204" w:rsidRPr="003158FE" w14:paraId="70345919" w14:textId="77777777" w:rsidTr="00B13289">
        <w:trPr>
          <w:trHeight w:val="113"/>
        </w:trPr>
        <w:tc>
          <w:tcPr>
            <w:tcW w:w="1229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724F1C9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AKPAL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0081E6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283179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A2C718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60BAC3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8DBB7D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3B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2798F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SPELQ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A2496A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8B514E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EEF83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B464B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5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879B9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3B</w:t>
            </w:r>
          </w:p>
        </w:tc>
        <w:tc>
          <w:tcPr>
            <w:tcW w:w="5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767C52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LEPYA</w:t>
            </w:r>
          </w:p>
        </w:tc>
        <w:tc>
          <w:tcPr>
            <w:tcW w:w="454" w:type="dxa"/>
            <w:tcBorders>
              <w:top w:val="nil"/>
              <w:left w:val="single" w:sz="6" w:space="0" w:color="auto"/>
              <w:bottom w:val="single" w:sz="4" w:space="0" w:color="auto"/>
              <w:right w:val="nil"/>
            </w:tcBorders>
            <w:vAlign w:val="center"/>
          </w:tcPr>
          <w:p w14:paraId="6303E50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7751DD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307CAE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00DAE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5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DAFD4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3B</w:t>
            </w:r>
          </w:p>
        </w:tc>
      </w:tr>
      <w:tr w:rsidR="00B61204" w:rsidRPr="003158FE" w14:paraId="725B15CA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34B040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Imprecision %CV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0FE6426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5.3</w:t>
            </w:r>
          </w:p>
        </w:tc>
        <w:tc>
          <w:tcPr>
            <w:tcW w:w="45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F8E5CA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38580C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3AB4EA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DF450A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0C5F7A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15BB4A6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4.0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D21AE0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01F0CC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390E6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1EA211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E0363F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731FC07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5.1</w:t>
            </w:r>
          </w:p>
        </w:tc>
        <w:tc>
          <w:tcPr>
            <w:tcW w:w="4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269F9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C55D7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69F708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DABC96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3E3BC98E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B5FD36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Bias 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63DFB5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4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62E05282" w14:textId="13820514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52CA2283" w14:textId="50998478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6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2F9ADAE6" w14:textId="22420C23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7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62CC8531" w14:textId="3C5584C2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9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B1E884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D5E358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7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62393970" w14:textId="3136469D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7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485D6803" w14:textId="4CB0FBE4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8.8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426C0B43" w14:textId="1D1C6184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2.3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45F8F0D1" w14:textId="79D13A6F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6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A3B55D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1592A1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8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64B0A07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6709464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69DA0974" w14:textId="3EAA698C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6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6CA9840D" w14:textId="571E2F7B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9</w:t>
            </w:r>
          </w:p>
        </w:tc>
      </w:tr>
      <w:tr w:rsidR="00B61204" w:rsidRPr="003158FE" w14:paraId="53F40EDF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6B0168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E*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C5D90A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9.2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2C8480A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0.9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7247B8D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0.4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448A0E5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2.5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F5495A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3.7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AFD885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B649B2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7.4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7DA19C8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9.3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3BFFEEE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5.5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647D869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9.0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EA1F55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1.2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64D452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D628E0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9.3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08EFB0D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8.3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6E5FB2B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9.6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68591B4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1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D78878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3.4</w:t>
            </w:r>
          </w:p>
        </w:tc>
      </w:tr>
      <w:tr w:rsidR="00B61204" w:rsidRPr="003158FE" w14:paraId="5F2103D9" w14:textId="77777777" w:rsidTr="00B13289">
        <w:trPr>
          <w:trHeight w:val="113"/>
        </w:trPr>
        <w:tc>
          <w:tcPr>
            <w:tcW w:w="1229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54EB702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VQPYL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7398A2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754CF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174B7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B61D7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D95624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26E7336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EQLTP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EABBD7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8FC61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AFF82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CF3A2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4F678B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4E81745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LTPYA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75A385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FC3D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79A47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A839E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3C1713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79175A54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09D96F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Imprecision %CV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8B45FB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3,2</w:t>
            </w: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C9946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4E01F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AF1BF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9D03FC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52B6A7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DA13C4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5,1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1C40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1A641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7F740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392A23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B66970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9BD19C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6,2</w:t>
            </w: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9385A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7BD3C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941C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FDD551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3A22DF82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FF1411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Bias 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55A59C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8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66332C5D" w14:textId="5D76B41D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5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5439DC67" w14:textId="510E3954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3.7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4AC9357B" w14:textId="65744303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5.1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4159643" w14:textId="6742A2A2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7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B32555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501C68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7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3028DDC4" w14:textId="215CDB4A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9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2AD063B3" w14:textId="20859943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9.6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178D860C" w14:textId="25D27388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1.0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B5C40CB" w14:textId="409878E2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3.6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D2E7BB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B4C2E3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9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4496941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6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5FBBACC3" w14:textId="37D5E26D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3DDFAB74" w14:textId="24F610D2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48C14939" w14:textId="2A6BDF6A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1</w:t>
            </w:r>
          </w:p>
        </w:tc>
      </w:tr>
      <w:tr w:rsidR="00B61204" w:rsidRPr="003158FE" w14:paraId="6561AE84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6E542D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E*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442DA7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6.2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13C3302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7.8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421B928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9.0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36D1F62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0.4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FDD023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0.0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CAB063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8197C9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0.1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64CC765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0.3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12E4627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8.0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5EA1281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9.4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678B1C0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2.0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EBED1B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9805AE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2.1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2C2B5E2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9.6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16C8C88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0.3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2FC1B74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7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5A0657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4.2</w:t>
            </w:r>
          </w:p>
        </w:tc>
      </w:tr>
      <w:tr w:rsidR="00B61204" w:rsidRPr="003158FE" w14:paraId="5FCD315A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F70FCC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C9F588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14303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8BCEB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86C0B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39BEBB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FAED76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189361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EC333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75CDA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5F3F2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E05CF6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0FF3346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SLAPY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02F43C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78DF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D4B4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DE3DF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2FBC54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32B88D77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DEB38B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Imprecision %CV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3EC8BD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BDA77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F9EA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0685F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74E6D5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6C63C5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E0587E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ABE5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A6111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B4DC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81335F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4091B0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C5E58B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6,6</w:t>
            </w: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7D824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AA61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1CBB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AB0264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4B0613DD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D17DFC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Bias  %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7EFBA9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5233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B4ED5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010B5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81C534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1B2D83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51E0D5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2045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9D599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3DE5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3F55E4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72EF69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FB6608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8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22A145C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1FFEA203" w14:textId="0BECE953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069A01D8" w14:textId="4DE792F9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9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D456A26" w14:textId="00AFDC30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6</w:t>
            </w:r>
          </w:p>
        </w:tc>
      </w:tr>
      <w:tr w:rsidR="00B61204" w:rsidRPr="003158FE" w14:paraId="1D3801E6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334D9E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E* %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D97695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B168A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08A90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973F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4F3BA4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53D276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61E7C4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9391F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54154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C0855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2C7C72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52EE7C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37E65E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2.7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231839F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0.8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73758E6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2.4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7FE4EA0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8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BF3A61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5.5</w:t>
            </w:r>
          </w:p>
        </w:tc>
      </w:tr>
      <w:tr w:rsidR="00B61204" w:rsidRPr="003158FE" w14:paraId="784A7FD0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8AD8ED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54E00D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81E73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E8FA63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7E823C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B28CE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FD41F1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7B9461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C1C10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9182FD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FF051A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7A3C6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96B299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F280D6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E96158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C5E83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969602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A9B063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13F959DB" w14:textId="77777777" w:rsidTr="00B13289">
        <w:trPr>
          <w:trHeight w:val="113"/>
        </w:trPr>
        <w:tc>
          <w:tcPr>
            <w:tcW w:w="1229" w:type="dxa"/>
            <w:tcBorders>
              <w:top w:val="single" w:sz="6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D1636D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Apo(a)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3843902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5B vs</w:t>
            </w:r>
          </w:p>
        </w:tc>
        <w:tc>
          <w:tcPr>
            <w:tcW w:w="45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2FD25A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499F4C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14F1A0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2A5714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single" w:sz="6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FF8883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ApoB</w:t>
            </w:r>
            <w:proofErr w:type="spellEnd"/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1C8D84E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5B vs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C2FD51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0E273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403902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7BDBE8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single" w:sz="6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541ECE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ApoC-I</w:t>
            </w:r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2D2AEAF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5B vs</w:t>
            </w:r>
          </w:p>
        </w:tc>
        <w:tc>
          <w:tcPr>
            <w:tcW w:w="4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848EF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26CC0D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12FCE2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52048F4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63B04FFD" w14:textId="77777777" w:rsidTr="00B13289">
        <w:trPr>
          <w:trHeight w:val="113"/>
        </w:trPr>
        <w:tc>
          <w:tcPr>
            <w:tcW w:w="1229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5FF8EFD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LFLEP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C15D74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F1C12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8AB0C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ACBF6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E38791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3B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178B1B8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GISP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EAC33F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52FC8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AE807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227C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E3C9DB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3B</w:t>
            </w:r>
          </w:p>
        </w:tc>
        <w:tc>
          <w:tcPr>
            <w:tcW w:w="571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067C281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EFGNT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41AB85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1E03F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8A32C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CBE53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325941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3B</w:t>
            </w:r>
          </w:p>
        </w:tc>
      </w:tr>
      <w:tr w:rsidR="00B61204" w:rsidRPr="003158FE" w14:paraId="41BF702D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DF977D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Imprecision %CV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678937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7.1</w:t>
            </w: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BEBE0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8E204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7889D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84E208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843BAA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95D8FE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2.8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66AA4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FF88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0F3C5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58AF73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F3B3E4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ED09A8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7.3</w:t>
            </w: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C444F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6AC7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63516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337E0F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76B847FB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83F4A9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Bias 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F1D26F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7C6CE70F" w14:textId="67B61EB5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78E92B06" w14:textId="2D608945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00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242479B2" w14:textId="7DE976C4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4.1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65D6686" w14:textId="02A83754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0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832F9B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6A3F0C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5A58B458" w14:textId="062E2732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4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180B7AB3" w14:textId="7693FFA0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6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0B6ED9A1" w14:textId="0F4A8D22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4.0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69FBC99" w14:textId="568EC659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6.0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912FB8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847F12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0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5AFB958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1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00A50C08" w14:textId="6DDBFCB7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5.0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56CB3F29" w14:textId="26B48DFB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6.0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4E42E0D6" w14:textId="5C5BCE30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2.6</w:t>
            </w:r>
          </w:p>
        </w:tc>
      </w:tr>
      <w:tr w:rsidR="00B61204" w:rsidRPr="003158FE" w14:paraId="1915845F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6AE6B0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E*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C4C0B4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3.0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4C58D38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3.0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06B7686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7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452D6ED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5.7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B02211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5.7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BBD752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E436F4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5.1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0C11773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7.0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1516A90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7.2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215F790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8.5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66B2518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0.5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1EDFE3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23F100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1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48559F6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5.2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17D1E0C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7.1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69A839E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8.0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5C170E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4.6</w:t>
            </w:r>
          </w:p>
        </w:tc>
      </w:tr>
      <w:tr w:rsidR="00B61204" w:rsidRPr="003158FE" w14:paraId="65C77D1F" w14:textId="77777777" w:rsidTr="00B13289">
        <w:trPr>
          <w:trHeight w:val="113"/>
        </w:trPr>
        <w:tc>
          <w:tcPr>
            <w:tcW w:w="1229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6983EF6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GISST*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5831EE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636E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B4F65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C1B5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7918C0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45B4F39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EVIP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9F1603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04E39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9BE7E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1B7C4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37B8C0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5B7D96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91B739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2D824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AC5C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1B51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E7BFDE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191CE62F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1180D0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Imprecision %CV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2B91F5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11,5</w:t>
            </w: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F4E76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D881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A19D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AFE3E4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6A6DB5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A3A6EE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2,4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BC7D6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231C1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F9E2D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67F4FC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3D25708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PDVS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05B751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5,9</w:t>
            </w: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A8B39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FEDB2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2A80E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2A0AD1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349DC43D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4B74DC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Bias 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72E8CD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1FDD5ED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4.1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0A8BE59A" w14:textId="69A1E1A6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33F3FEB7" w14:textId="697BD458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27F8E0B" w14:textId="3EB9B893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9.3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279147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A13C6BE" w14:textId="4A835DAB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3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43BC3DDE" w14:textId="0C9B784E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4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279E3522" w14:textId="4574C27A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2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7B6917C3" w14:textId="1100C3CA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4.7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9C19FCF" w14:textId="4396E0A9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5.3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41C875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581D95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0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517BE7A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9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1972AD9D" w14:textId="363BD6B2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4.7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5F7B1F7F" w14:textId="41396778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6.9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11744593" w14:textId="777F05D7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2.5</w:t>
            </w:r>
          </w:p>
        </w:tc>
      </w:tr>
      <w:tr w:rsidR="00B61204" w:rsidRPr="003158FE" w14:paraId="6415BEE9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37E159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E*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70F8CB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6.8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6A950A4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3.0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72B978C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9.1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505A47D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9.1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283317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8.2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E0D6FB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483458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7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0B10012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6.4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0007E65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7.2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4A1D716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8.7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66943A4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9.3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F8DD18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EABDFF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0.7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02BAE75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5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574A80D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4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603DE92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6.5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4226C30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2.2</w:t>
            </w:r>
          </w:p>
        </w:tc>
      </w:tr>
      <w:tr w:rsidR="00B61204" w:rsidRPr="003158FE" w14:paraId="303444F7" w14:textId="77777777" w:rsidTr="00B13289">
        <w:trPr>
          <w:trHeight w:val="113"/>
        </w:trPr>
        <w:tc>
          <w:tcPr>
            <w:tcW w:w="1229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3149CDC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GTYST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768430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E0476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20D90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32661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B84437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0C1C4F3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FPEVD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518EDC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6655C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F5FB3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B2C50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83E17F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129C74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ACECE4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B56D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CEB3D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D735F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C3E61A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65DA812E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0468BB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Imprecision %CV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D6B29C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5,9</w:t>
            </w: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2F5F0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5DB3A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C1461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5AB8E7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185537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2DF7C6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3,6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B37D0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FCBE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CD773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5644CB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3DF84A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0F1171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10BDE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319B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0F766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03E01D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079E4907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A9AB24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Bias 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BB5491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9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24C203A0" w14:textId="042DF9DE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4211C5CD" w14:textId="4A887891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21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3EDE178C" w14:textId="6907375C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4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693A3A09" w14:textId="402089A0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5.1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9D165D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13D3C53" w14:textId="05754352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3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55403E27" w14:textId="7F02A03D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3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1C9D3DB4" w14:textId="41AB1831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5.3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5754EC92" w14:textId="3892ACF7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8.4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0047022" w14:textId="6C9A578B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5.2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54EB30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737C65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C223D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E50C0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0C239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9BF369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00C4C850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E6442E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E*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768261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6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018AD9D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9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46D4B70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9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697E1C7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3.1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61640B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4.8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EBD9D9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B54C13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6.2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4D86314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9.2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301C5A4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3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4ABF996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3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36CCED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1.1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047364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6FA933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E993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77E28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39A32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D3476F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6284D95D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8454BB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576EDE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E92436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316FB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984F8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3075F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B296E5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F7B375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5067A0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484BA6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2EF18E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9AD42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3C8755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C4965E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D7926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71875C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06C010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70554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477CAD82" w14:textId="77777777" w:rsidTr="00B13289">
        <w:trPr>
          <w:trHeight w:val="113"/>
        </w:trPr>
        <w:tc>
          <w:tcPr>
            <w:tcW w:w="1229" w:type="dxa"/>
            <w:tcBorders>
              <w:top w:val="single" w:sz="6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D93AAB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ApoC-II</w:t>
            </w:r>
          </w:p>
        </w:tc>
        <w:tc>
          <w:tcPr>
            <w:tcW w:w="44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4507FCF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5B vs</w:t>
            </w:r>
          </w:p>
        </w:tc>
        <w:tc>
          <w:tcPr>
            <w:tcW w:w="45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E80D0E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EDAC56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9D2A1B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093631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single" w:sz="6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14C5ED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ApoC-III</w:t>
            </w:r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79DE310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5B vs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C0B766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EC9B19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AAFEBB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9F1B15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single" w:sz="6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82DB18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ApoE</w:t>
            </w:r>
            <w:proofErr w:type="spellEnd"/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4C01184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5B vs</w:t>
            </w:r>
          </w:p>
        </w:tc>
        <w:tc>
          <w:tcPr>
            <w:tcW w:w="4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10C71F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57E0B3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F80428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3685D65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63FE2855" w14:textId="77777777" w:rsidTr="00B13289">
        <w:trPr>
          <w:trHeight w:val="113"/>
        </w:trPr>
        <w:tc>
          <w:tcPr>
            <w:tcW w:w="1229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15192F4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ESLSS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23711C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1E37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06D2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194E7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DE4BD8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3B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1B4856D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GWVTD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13730D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8B82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DEED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1526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723032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3B</w:t>
            </w:r>
          </w:p>
        </w:tc>
        <w:tc>
          <w:tcPr>
            <w:tcW w:w="571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153C987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SELEE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0B1774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39B02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281F2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3F606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F62FFD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3B</w:t>
            </w:r>
          </w:p>
        </w:tc>
      </w:tr>
      <w:tr w:rsidR="00B61204" w:rsidRPr="003158FE" w14:paraId="608761D2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85E326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Imprecision %CV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0C1488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8.3</w:t>
            </w: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074C9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11FA8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4ACF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52C41E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DE8B09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2CAF51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4.1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280B6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49544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3399B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C9DAF1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851FCF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C63394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3.8</w:t>
            </w: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98F13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6AD36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3DCD8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60247C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78626829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4C0A3A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Bias 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D53533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8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70ACA0D3" w14:textId="19CF14BF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29A2A6CE" w14:textId="2E105E70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5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5FE5F2E4" w14:textId="3DC06E40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2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13A40EAA" w14:textId="64164860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6.8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7D3509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0C6CF7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0611438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7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5F582FDD" w14:textId="3FDACF4F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6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5531165D" w14:textId="39B10FA3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7.7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733C8E6" w14:textId="3302565E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3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8AEF49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AEA71A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3F16755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6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5B9FB569" w14:textId="5F84C5B9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5.3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18FF6932" w14:textId="02F97C3C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6.8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197353CC" w14:textId="3667A430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3.5</w:t>
            </w:r>
          </w:p>
        </w:tc>
      </w:tr>
      <w:tr w:rsidR="00B61204" w:rsidRPr="003158FE" w14:paraId="2D4A436F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242EFC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E*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CF6252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4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59FCEE8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3.7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5756F62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6.1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3E2DF27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6.8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3BC615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40.4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CEF9F8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FC7ABC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8.3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6A14B71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8.5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37C1057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1.4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02FB4F5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4.5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E20984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8.1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37E881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8373F2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8.4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2A7EBDD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9.9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5B45D8E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7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219F73D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3.2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D2C732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9.9</w:t>
            </w:r>
          </w:p>
        </w:tc>
      </w:tr>
      <w:tr w:rsidR="00B61204" w:rsidRPr="003158FE" w14:paraId="7BF2EFF0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509CFD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478499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D27A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D7627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A95C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D7FCB0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A9BC08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436BD3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682B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D23B4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878C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07EDC8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DDF570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C1B5B0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0C69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4F193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66F8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0724CA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7F7CCEF6" w14:textId="77777777" w:rsidTr="00B13289">
        <w:trPr>
          <w:trHeight w:val="113"/>
        </w:trPr>
        <w:tc>
          <w:tcPr>
            <w:tcW w:w="1229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31EBD6F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YLPA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FA31A5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36A6E4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D5B8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9C6C9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AFF631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7289D2C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DALSS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C672F0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84BFC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BE9FD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06034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5B9437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5F5D0EC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LGPLV</w:t>
            </w: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00DDD1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E67BA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23F6B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BC93F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6860BB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31CDD5C4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21C9EE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Imprecision %CV</w:t>
            </w: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F085D7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5,7</w:t>
            </w:r>
          </w:p>
        </w:tc>
        <w:tc>
          <w:tcPr>
            <w:tcW w:w="4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F70AA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F9F4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D2F2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0B6709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209212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3498AA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4,8</w:t>
            </w: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9902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FAD27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9444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76DF75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0B7B03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1F0B48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lang w:val="en-US"/>
              </w:rPr>
              <w:t>6,5</w:t>
            </w:r>
          </w:p>
        </w:tc>
        <w:tc>
          <w:tcPr>
            <w:tcW w:w="4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4A8AD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BE28B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2D961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9E358A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  <w:tr w:rsidR="00B61204" w:rsidRPr="003158FE" w14:paraId="531E92DE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08E8FC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Bias 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82E9B6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1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6F0BF37D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5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3888EA0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0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77873D33" w14:textId="02B7557F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6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1A43B6E1" w14:textId="0F5A04A8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3.8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2CB983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79ABAC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7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15FC9E31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.3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174D8A3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14BCB76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6D4A636" w14:textId="167608E2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2.1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6F93D8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2B9808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.7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0184FF9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.3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664DBB9D" w14:textId="250ADEB6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4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4F2350A0" w14:textId="2A76DD8F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0.9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18D8E038" w14:textId="041C1B4E" w:rsidR="00B61204" w:rsidRPr="003158FE" w:rsidRDefault="002A3B32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5.4</w:t>
            </w:r>
          </w:p>
        </w:tc>
      </w:tr>
      <w:tr w:rsidR="00B61204" w:rsidRPr="003158FE" w14:paraId="174F202C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6F5364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  <w:t>TE* %</w:t>
            </w:r>
          </w:p>
        </w:tc>
        <w:tc>
          <w:tcPr>
            <w:tcW w:w="44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82FFD4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2.6</w:t>
            </w:r>
          </w:p>
        </w:tc>
        <w:tc>
          <w:tcPr>
            <w:tcW w:w="451" w:type="dxa"/>
            <w:shd w:val="clear" w:color="auto" w:fill="auto"/>
            <w:vAlign w:val="center"/>
          </w:tcPr>
          <w:p w14:paraId="0414BBE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2.9</w:t>
            </w:r>
          </w:p>
        </w:tc>
        <w:tc>
          <w:tcPr>
            <w:tcW w:w="453" w:type="dxa"/>
            <w:shd w:val="clear" w:color="auto" w:fill="auto"/>
            <w:vAlign w:val="center"/>
          </w:tcPr>
          <w:p w14:paraId="2A79535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4</w:t>
            </w:r>
          </w:p>
        </w:tc>
        <w:tc>
          <w:tcPr>
            <w:tcW w:w="455" w:type="dxa"/>
            <w:shd w:val="clear" w:color="auto" w:fill="auto"/>
            <w:vAlign w:val="center"/>
          </w:tcPr>
          <w:p w14:paraId="0B7F73A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2.0</w:t>
            </w:r>
          </w:p>
        </w:tc>
        <w:tc>
          <w:tcPr>
            <w:tcW w:w="4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384538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33.2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684A8D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A4F5C8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0.6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319CDDD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0.2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69F7492F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9.4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4EBF863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7.4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48D96C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9.9</w:t>
            </w: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6DED24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D3589D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2.5</w:t>
            </w:r>
          </w:p>
        </w:tc>
        <w:tc>
          <w:tcPr>
            <w:tcW w:w="457" w:type="dxa"/>
            <w:shd w:val="clear" w:color="auto" w:fill="auto"/>
            <w:vAlign w:val="center"/>
          </w:tcPr>
          <w:p w14:paraId="59F4EE3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4.0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2463A546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1</w:t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1DC83A7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11.6</w:t>
            </w:r>
          </w:p>
        </w:tc>
        <w:tc>
          <w:tcPr>
            <w:tcW w:w="454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25786889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</w:rPr>
              <w:t>26.2</w:t>
            </w:r>
          </w:p>
        </w:tc>
      </w:tr>
      <w:tr w:rsidR="00B61204" w:rsidRPr="003158FE" w14:paraId="74B9EEB1" w14:textId="77777777" w:rsidTr="00B13289">
        <w:trPr>
          <w:trHeight w:val="113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91E7A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4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570462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3F721A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090A9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E71C37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E32450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8E9EE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F72750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4FFA1F3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DF4A10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D324EC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3C4A60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FE1A25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93DCC0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2C98A3B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8C8B0CE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633B198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5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30D722" w14:textId="77777777" w:rsidR="00B61204" w:rsidRPr="003158FE" w:rsidRDefault="00B61204" w:rsidP="00B1328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6"/>
                <w:szCs w:val="16"/>
                <w:lang w:val="en-US"/>
              </w:rPr>
            </w:pPr>
          </w:p>
        </w:tc>
      </w:tr>
    </w:tbl>
    <w:p w14:paraId="1C06F71C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</w:p>
    <w:p w14:paraId="5242BBEC" w14:textId="77777777" w:rsidR="00B61204" w:rsidRPr="003158FE" w:rsidRDefault="00B61204" w:rsidP="00B61204">
      <w:pPr>
        <w:spacing w:after="160" w:line="360" w:lineRule="auto"/>
        <w:rPr>
          <w:rFonts w:cstheme="minorHAnsi"/>
          <w:sz w:val="24"/>
          <w:szCs w:val="24"/>
          <w:lang w:val="en-US"/>
        </w:rPr>
      </w:pPr>
      <w:r w:rsidRPr="003158FE">
        <w:rPr>
          <w:b/>
          <w:bCs/>
          <w:sz w:val="24"/>
          <w:szCs w:val="24"/>
          <w:lang w:val="en-US"/>
        </w:rPr>
        <w:t>Table ST3</w:t>
      </w:r>
      <w:r w:rsidRPr="003158FE">
        <w:rPr>
          <w:sz w:val="24"/>
          <w:szCs w:val="24"/>
          <w:lang w:val="en-US"/>
        </w:rPr>
        <w:t xml:space="preserve">; Total error values were calculated using bias values obtained for the matrix comparisons (Table 1) and EP15 imprecision CVs (% indicated in bold for 21 peptides). Imprecision was established with EP15 protocol performed for validation of the </w:t>
      </w:r>
      <w:proofErr w:type="gramStart"/>
      <w:r w:rsidRPr="003158FE">
        <w:rPr>
          <w:sz w:val="24"/>
          <w:szCs w:val="24"/>
          <w:lang w:val="en-US"/>
        </w:rPr>
        <w:t>9</w:t>
      </w:r>
      <w:proofErr w:type="gramEnd"/>
      <w:r w:rsidRPr="003158FE">
        <w:rPr>
          <w:sz w:val="24"/>
          <w:szCs w:val="24"/>
          <w:lang w:val="en-US"/>
        </w:rPr>
        <w:t xml:space="preserve"> apolipoproteins. EP15 results for the 9 apos confirmed the results published earlier for the original 6 apolipoproteins A-I, B, C-I, C-II, C-III and </w:t>
      </w:r>
      <w:proofErr w:type="gramStart"/>
      <w:r w:rsidRPr="003158FE">
        <w:rPr>
          <w:sz w:val="24"/>
          <w:szCs w:val="24"/>
          <w:lang w:val="en-US"/>
        </w:rPr>
        <w:t>E</w:t>
      </w:r>
      <w:proofErr w:type="gramEnd"/>
      <w:r w:rsidRPr="003158FE">
        <w:rPr>
          <w:sz w:val="24"/>
          <w:szCs w:val="24"/>
          <w:lang w:val="en-US"/>
        </w:rPr>
        <w:fldChar w:fldCharType="begin">
          <w:fldData xml:space="preserve">PEVuZE5vdGU+PENpdGU+PEF1dGhvcj52YW4gZGVuIEJyb2VrPC9BdXRob3I+PFllYXI+MjAxNjwv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</w:fldData>
        </w:fldChar>
      </w:r>
      <w:r w:rsidRPr="003158FE">
        <w:rPr>
          <w:sz w:val="24"/>
          <w:szCs w:val="24"/>
          <w:lang w:val="en-US"/>
        </w:rPr>
        <w:instrText xml:space="preserve"> ADDIN EN.CITE </w:instrText>
      </w:r>
      <w:r w:rsidRPr="003158FE">
        <w:rPr>
          <w:sz w:val="24"/>
          <w:szCs w:val="24"/>
          <w:lang w:val="en-US"/>
        </w:rPr>
        <w:fldChar w:fldCharType="begin">
          <w:fldData xml:space="preserve">PEVuZE5vdGU+PENpdGU+PEF1dGhvcj52YW4gZGVuIEJyb2VrPC9BdXRob3I+PFllYXI+MjAxNjwv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</w:fldData>
        </w:fldChar>
      </w:r>
      <w:r w:rsidRPr="003158FE">
        <w:rPr>
          <w:sz w:val="24"/>
          <w:szCs w:val="24"/>
          <w:lang w:val="en-US"/>
        </w:rPr>
        <w:instrText xml:space="preserve"> ADDIN EN.CITE.DATA </w:instrText>
      </w:r>
      <w:r w:rsidRPr="003158FE">
        <w:rPr>
          <w:sz w:val="24"/>
          <w:szCs w:val="24"/>
          <w:lang w:val="en-US"/>
        </w:rPr>
      </w:r>
      <w:r w:rsidRPr="003158FE">
        <w:rPr>
          <w:sz w:val="24"/>
          <w:szCs w:val="24"/>
          <w:lang w:val="en-US"/>
        </w:rPr>
        <w:fldChar w:fldCharType="end"/>
      </w:r>
      <w:r w:rsidRPr="003158FE">
        <w:rPr>
          <w:sz w:val="24"/>
          <w:szCs w:val="24"/>
          <w:lang w:val="en-US"/>
        </w:rPr>
      </w:r>
      <w:r w:rsidRPr="003158FE">
        <w:rPr>
          <w:sz w:val="24"/>
          <w:szCs w:val="24"/>
          <w:lang w:val="en-US"/>
        </w:rPr>
        <w:fldChar w:fldCharType="separate"/>
      </w:r>
      <w:r w:rsidRPr="003158FE">
        <w:rPr>
          <w:noProof/>
          <w:sz w:val="24"/>
          <w:szCs w:val="24"/>
          <w:lang w:val="en-US"/>
        </w:rPr>
        <w:t>(4)</w:t>
      </w:r>
      <w:r w:rsidRPr="003158FE">
        <w:rPr>
          <w:sz w:val="24"/>
          <w:szCs w:val="24"/>
          <w:lang w:val="en-US"/>
        </w:rPr>
        <w:fldChar w:fldCharType="end"/>
      </w:r>
      <w:r w:rsidRPr="003158FE">
        <w:rPr>
          <w:sz w:val="24"/>
          <w:szCs w:val="24"/>
          <w:lang w:val="en-US"/>
        </w:rPr>
        <w:t xml:space="preserve">. Total allowable error for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>-I, B and (a) are 9.1, 11.6 and 24</w:t>
      </w:r>
      <w:proofErr w:type="gramStart"/>
      <w:r w:rsidRPr="003158FE">
        <w:rPr>
          <w:sz w:val="24"/>
          <w:szCs w:val="24"/>
          <w:lang w:val="en-US"/>
        </w:rPr>
        <w:t>,1</w:t>
      </w:r>
      <w:proofErr w:type="gramEnd"/>
      <w:r w:rsidRPr="003158FE">
        <w:rPr>
          <w:sz w:val="24"/>
          <w:szCs w:val="24"/>
          <w:lang w:val="en-US"/>
        </w:rPr>
        <w:t xml:space="preserve">% respectively. All others were set to 20%. Peptides exceeding the </w:t>
      </w:r>
      <w:proofErr w:type="spellStart"/>
      <w:r w:rsidRPr="003158FE">
        <w:rPr>
          <w:sz w:val="24"/>
          <w:szCs w:val="24"/>
          <w:lang w:val="en-US"/>
        </w:rPr>
        <w:t>TEa</w:t>
      </w:r>
      <w:proofErr w:type="spellEnd"/>
      <w:r w:rsidRPr="003158FE">
        <w:rPr>
          <w:sz w:val="24"/>
          <w:szCs w:val="24"/>
          <w:lang w:val="en-US"/>
        </w:rPr>
        <w:t xml:space="preserve"> </w:t>
      </w:r>
      <w:proofErr w:type="gramStart"/>
      <w:r w:rsidRPr="003158FE">
        <w:rPr>
          <w:sz w:val="24"/>
          <w:szCs w:val="24"/>
          <w:lang w:val="en-US"/>
        </w:rPr>
        <w:t>are indicated</w:t>
      </w:r>
      <w:proofErr w:type="gramEnd"/>
      <w:r w:rsidRPr="003158FE">
        <w:rPr>
          <w:sz w:val="24"/>
          <w:szCs w:val="24"/>
          <w:lang w:val="en-US"/>
        </w:rPr>
        <w:t xml:space="preserve"> in yellow. </w:t>
      </w:r>
      <w:r w:rsidRPr="003158FE">
        <w:rPr>
          <w:rFonts w:cstheme="minorHAnsi"/>
          <w:sz w:val="24"/>
          <w:szCs w:val="24"/>
          <w:lang w:val="en-US"/>
        </w:rPr>
        <w:br w:type="page"/>
      </w:r>
    </w:p>
    <w:bookmarkEnd w:id="3"/>
    <w:bookmarkEnd w:id="4"/>
    <w:p w14:paraId="653022E6" w14:textId="77777777" w:rsidR="00B61204" w:rsidRPr="003158FE" w:rsidRDefault="00B61204" w:rsidP="00B61204">
      <w:pPr>
        <w:spacing w:after="160" w:line="259" w:lineRule="auto"/>
        <w:rPr>
          <w:lang w:val="en-US"/>
        </w:rPr>
      </w:pPr>
      <w:r w:rsidRPr="003158FE">
        <w:rPr>
          <w:noProof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36736" behindDoc="0" locked="0" layoutInCell="1" allowOverlap="1" wp14:anchorId="77418F13" wp14:editId="0C83D48B">
                <wp:simplePos x="0" y="0"/>
                <wp:positionH relativeFrom="column">
                  <wp:posOffset>844550</wp:posOffset>
                </wp:positionH>
                <wp:positionV relativeFrom="paragraph">
                  <wp:posOffset>342900</wp:posOffset>
                </wp:positionV>
                <wp:extent cx="3384550" cy="3041650"/>
                <wp:effectExtent l="0" t="0" r="25400" b="25400"/>
                <wp:wrapNone/>
                <wp:docPr id="91" name="Group 9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384550" cy="3041650"/>
                          <a:chOff x="0" y="0"/>
                          <a:chExt cx="3511550" cy="3168650"/>
                        </a:xfrm>
                      </wpg:grpSpPr>
                      <wps:wsp>
                        <wps:cNvPr id="11" name="Oval 11"/>
                        <wps:cNvSpPr/>
                        <wps:spPr>
                          <a:xfrm>
                            <a:off x="374650" y="31750"/>
                            <a:ext cx="165100" cy="360680"/>
                          </a:xfrm>
                          <a:prstGeom prst="ellipse">
                            <a:avLst/>
                          </a:prstGeom>
                          <a:noFill/>
                          <a:ln w="3175"/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" name="Oval 13"/>
                        <wps:cNvSpPr/>
                        <wps:spPr>
                          <a:xfrm>
                            <a:off x="1828800" y="50800"/>
                            <a:ext cx="184150" cy="34163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0" name="Oval 20"/>
                        <wps:cNvSpPr/>
                        <wps:spPr>
                          <a:xfrm>
                            <a:off x="1847850" y="2565400"/>
                            <a:ext cx="165100" cy="60325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1" name="Oval 21"/>
                        <wps:cNvSpPr/>
                        <wps:spPr>
                          <a:xfrm>
                            <a:off x="374650" y="2597150"/>
                            <a:ext cx="190500" cy="53975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2" name="Oval 22"/>
                        <wps:cNvSpPr/>
                        <wps:spPr>
                          <a:xfrm>
                            <a:off x="3314700" y="1695450"/>
                            <a:ext cx="196850" cy="457835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3" name="Oval 23"/>
                        <wps:cNvSpPr/>
                        <wps:spPr>
                          <a:xfrm>
                            <a:off x="1841500" y="1708150"/>
                            <a:ext cx="171450" cy="429895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4" name="Oval 24"/>
                        <wps:cNvSpPr/>
                        <wps:spPr>
                          <a:xfrm>
                            <a:off x="368300" y="1727200"/>
                            <a:ext cx="190500" cy="422275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" name="Oval 25"/>
                        <wps:cNvSpPr/>
                        <wps:spPr>
                          <a:xfrm>
                            <a:off x="374650" y="920750"/>
                            <a:ext cx="193040" cy="33655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4" name="Oval 44"/>
                        <wps:cNvSpPr/>
                        <wps:spPr>
                          <a:xfrm>
                            <a:off x="3314700" y="2571750"/>
                            <a:ext cx="196850" cy="54610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7" name="Oval 47"/>
                        <wps:cNvSpPr/>
                        <wps:spPr>
                          <a:xfrm>
                            <a:off x="0" y="914400"/>
                            <a:ext cx="373380" cy="38481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7030A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9" name="Oval 49"/>
                        <wps:cNvSpPr/>
                        <wps:spPr>
                          <a:xfrm>
                            <a:off x="1447800" y="0"/>
                            <a:ext cx="377190" cy="43307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7030A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3" name="Oval 83"/>
                        <wps:cNvSpPr/>
                        <wps:spPr>
                          <a:xfrm>
                            <a:off x="1847850" y="914400"/>
                            <a:ext cx="193040" cy="33655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4" name="Oval 84"/>
                        <wps:cNvSpPr/>
                        <wps:spPr>
                          <a:xfrm>
                            <a:off x="1460500" y="927100"/>
                            <a:ext cx="373380" cy="38481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7030A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7304E787" id="Group 91" o:spid="_x0000_s1026" style="position:absolute;margin-left:66.5pt;margin-top:27pt;width:266.5pt;height:239.5pt;z-index:251636736;mso-width-relative:margin;mso-height-relative:margin" coordsize="35115,3168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">
                <v:oval id="Oval 11" o:spid="_x0000_s1027" style="position:absolute;left:3746;top:317;width:1651;height:360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" filled="f" strokecolor="#243f60 [1604]" strokeweight=".25pt"/>
                <v:oval id="Oval 13" o:spid="_x0000_s1028" style="position:absolute;left:18288;top:508;width:1841;height:341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" filled="f" strokecolor="#2f528f" strokeweight=".25pt">
                  <v:stroke joinstyle="miter"/>
                </v:oval>
                <v:oval id="Oval 20" o:spid="_x0000_s1029" style="position:absolute;left:18478;top:25654;width:1651;height:603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" filled="f" strokecolor="#2f528f" strokeweight=".25pt">
                  <v:stroke joinstyle="miter"/>
                </v:oval>
                <v:oval id="Oval 21" o:spid="_x0000_s1030" style="position:absolute;left:3746;top:25971;width:1905;height:539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" filled="f" strokecolor="#2f528f" strokeweight=".25pt">
                  <v:stroke joinstyle="miter"/>
                </v:oval>
                <v:oval id="Oval 22" o:spid="_x0000_s1031" style="position:absolute;left:33147;top:16954;width:1968;height:457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" filled="f" strokecolor="#2f528f" strokeweight=".25pt">
                  <v:stroke joinstyle="miter"/>
                </v:oval>
                <v:oval id="Oval 23" o:spid="_x0000_s1032" style="position:absolute;left:18415;top:17081;width:1714;height:429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" filled="f" strokecolor="#2f528f" strokeweight=".25pt">
                  <v:stroke joinstyle="miter"/>
                </v:oval>
                <v:oval id="Oval 24" o:spid="_x0000_s1033" style="position:absolute;left:3683;top:17272;width:1905;height:422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" filled="f" strokecolor="#2f528f" strokeweight=".25pt">
                  <v:stroke joinstyle="miter"/>
                </v:oval>
                <v:oval id="Oval 25" o:spid="_x0000_s1034" style="position:absolute;left:3746;top:9207;width:1930;height:336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" filled="f" strokecolor="#2f528f" strokeweight=".25pt">
                  <v:stroke joinstyle="miter"/>
                </v:oval>
                <v:oval id="Oval 44" o:spid="_x0000_s1035" style="position:absolute;left:33147;top:25717;width:1968;height:54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" filled="f" strokecolor="#2f528f" strokeweight=".25pt">
                  <v:stroke joinstyle="miter"/>
                </v:oval>
                <v:oval id="Oval 47" o:spid="_x0000_s1036" style="position:absolute;top:9144;width:3733;height:384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" filled="f" strokecolor="#7030a0" strokeweight=".25pt">
                  <v:stroke joinstyle="miter"/>
                </v:oval>
                <v:oval id="Oval 49" o:spid="_x0000_s1037" style="position:absolute;left:14478;width:3771;height:433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" filled="f" strokecolor="#7030a0" strokeweight=".25pt">
                  <v:stroke joinstyle="miter"/>
                </v:oval>
                <v:oval id="Oval 83" o:spid="_x0000_s1038" style="position:absolute;left:18478;top:9144;width:1930;height:336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" filled="f" strokecolor="#2f528f" strokeweight=".25pt">
                  <v:stroke joinstyle="miter"/>
                </v:oval>
                <v:oval id="Oval 84" o:spid="_x0000_s1039" style="position:absolute;left:14605;top:9271;width:3733;height:384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" filled="f" strokecolor="#7030a0" strokeweight=".25pt">
                  <v:stroke joinstyle="miter"/>
                </v:oval>
              </v:group>
            </w:pict>
          </mc:Fallback>
        </mc:AlternateContent>
      </w:r>
      <w:r w:rsidRPr="003158FE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35712" behindDoc="0" locked="0" layoutInCell="1" allowOverlap="1" wp14:anchorId="05796986" wp14:editId="387D8F45">
                <wp:simplePos x="0" y="0"/>
                <wp:positionH relativeFrom="column">
                  <wp:posOffset>4145280</wp:posOffset>
                </wp:positionH>
                <wp:positionV relativeFrom="paragraph">
                  <wp:posOffset>50800</wp:posOffset>
                </wp:positionV>
                <wp:extent cx="280109" cy="274874"/>
                <wp:effectExtent l="0" t="0" r="24765" b="1143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0109" cy="274874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999024E" w14:textId="77777777" w:rsidR="00B61204" w:rsidRPr="00F32DE7" w:rsidRDefault="00B61204" w:rsidP="00B61204">
                            <w:pPr>
                              <w:jc w:val="center"/>
                              <w:rPr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F32DE7">
                              <w:rPr>
                                <w:sz w:val="24"/>
                                <w:szCs w:val="24"/>
                                <w:lang w:val="en-US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000" tIns="36000" rIns="18000" bIns="3600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05796986" id="Text Box 9" o:spid="_x0000_s1044" type="#_x0000_t202" style="position:absolute;margin-left:326.4pt;margin-top:4pt;width:22.05pt;height:21.65pt;z-index:251635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" fillcolor="window" strokeweight=".5pt">
                <v:textbox inset=".5mm,1mm,.5mm,1mm">
                  <w:txbxContent>
                    <w:p w14:paraId="6999024E" w14:textId="77777777" w:rsidR="00B61204" w:rsidRPr="00F32DE7" w:rsidRDefault="00B61204" w:rsidP="00B61204">
                      <w:pPr>
                        <w:jc w:val="center"/>
                        <w:rPr>
                          <w:sz w:val="24"/>
                          <w:szCs w:val="24"/>
                          <w:lang w:val="en-US"/>
                        </w:rPr>
                      </w:pPr>
                      <w:r w:rsidRPr="00F32DE7">
                        <w:rPr>
                          <w:sz w:val="24"/>
                          <w:szCs w:val="24"/>
                          <w:lang w:val="en-US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Pr="003158FE">
        <w:rPr>
          <w:noProof/>
          <w:lang w:val="en-US"/>
        </w:rPr>
        <w:drawing>
          <wp:inline distT="0" distB="0" distL="0" distR="0" wp14:anchorId="18A6932A" wp14:editId="43EE1B70">
            <wp:extent cx="4449687" cy="3619500"/>
            <wp:effectExtent l="19050" t="19050" r="27305" b="19050"/>
            <wp:docPr id="87" name="Picture 87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Picture 87" descr="Diagram, schematic&#10;&#10;Description automatically generated"/>
                    <pic:cNvPicPr/>
                  </pic:nvPicPr>
                  <pic:blipFill>
                    <a:blip r:embed="rId10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8340" cy="3650942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  <w:r w:rsidRPr="003158FE">
        <w:rPr>
          <w:lang w:val="en-US"/>
        </w:rPr>
        <w:t xml:space="preserve">    </w:t>
      </w:r>
    </w:p>
    <w:p w14:paraId="02B7CD6A" w14:textId="77777777" w:rsidR="00B61204" w:rsidRPr="003158FE" w:rsidRDefault="00B61204" w:rsidP="00B61204">
      <w:pPr>
        <w:spacing w:after="160" w:line="259" w:lineRule="auto"/>
        <w:rPr>
          <w:lang w:val="en-US"/>
        </w:rPr>
      </w:pPr>
      <w:r w:rsidRPr="003158FE"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632640" behindDoc="0" locked="0" layoutInCell="1" allowOverlap="1" wp14:anchorId="4691FDC5" wp14:editId="209F7B92">
                <wp:simplePos x="0" y="0"/>
                <wp:positionH relativeFrom="column">
                  <wp:posOffset>844550</wp:posOffset>
                </wp:positionH>
                <wp:positionV relativeFrom="paragraph">
                  <wp:posOffset>323215</wp:posOffset>
                </wp:positionV>
                <wp:extent cx="3352800" cy="4044950"/>
                <wp:effectExtent l="0" t="0" r="19050" b="12700"/>
                <wp:wrapNone/>
                <wp:docPr id="89" name="Group 8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352800" cy="4044950"/>
                          <a:chOff x="0" y="223958"/>
                          <a:chExt cx="3457693" cy="3858455"/>
                        </a:xfrm>
                      </wpg:grpSpPr>
                      <wps:wsp>
                        <wps:cNvPr id="28" name="Oval 28"/>
                        <wps:cNvSpPr/>
                        <wps:spPr>
                          <a:xfrm>
                            <a:off x="3293923" y="236610"/>
                            <a:ext cx="161291" cy="45339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" name="Oval 29"/>
                        <wps:cNvSpPr/>
                        <wps:spPr>
                          <a:xfrm>
                            <a:off x="1834574" y="223958"/>
                            <a:ext cx="182245" cy="438785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" name="Oval 31"/>
                        <wps:cNvSpPr/>
                        <wps:spPr>
                          <a:xfrm>
                            <a:off x="412750" y="268505"/>
                            <a:ext cx="154305" cy="409575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3" name="Oval 33"/>
                        <wps:cNvSpPr/>
                        <wps:spPr>
                          <a:xfrm>
                            <a:off x="3275448" y="3580763"/>
                            <a:ext cx="182245" cy="50165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" name="Oval 35"/>
                        <wps:cNvSpPr/>
                        <wps:spPr>
                          <a:xfrm>
                            <a:off x="1815524" y="3587165"/>
                            <a:ext cx="196215" cy="45085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7" name="Oval 37"/>
                        <wps:cNvSpPr/>
                        <wps:spPr>
                          <a:xfrm>
                            <a:off x="374650" y="3587165"/>
                            <a:ext cx="203835" cy="46990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8" name="Oval 38"/>
                        <wps:cNvSpPr/>
                        <wps:spPr>
                          <a:xfrm>
                            <a:off x="1846698" y="2774950"/>
                            <a:ext cx="173990" cy="44577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9" name="Oval 39"/>
                        <wps:cNvSpPr/>
                        <wps:spPr>
                          <a:xfrm>
                            <a:off x="419100" y="2774950"/>
                            <a:ext cx="161290" cy="47371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0" name="Oval 40"/>
                        <wps:cNvSpPr/>
                        <wps:spPr>
                          <a:xfrm>
                            <a:off x="1834574" y="1905585"/>
                            <a:ext cx="189230" cy="52451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1" name="Oval 41"/>
                        <wps:cNvSpPr/>
                        <wps:spPr>
                          <a:xfrm>
                            <a:off x="400626" y="1911838"/>
                            <a:ext cx="189230" cy="517525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2" name="Oval 42"/>
                        <wps:cNvSpPr/>
                        <wps:spPr>
                          <a:xfrm>
                            <a:off x="1821875" y="1086971"/>
                            <a:ext cx="180975" cy="481965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3" name="Oval 43"/>
                        <wps:cNvSpPr/>
                        <wps:spPr>
                          <a:xfrm>
                            <a:off x="400626" y="1061523"/>
                            <a:ext cx="160020" cy="474980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4472C4">
                                <a:shade val="50000"/>
                              </a:srgb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5" name="Oval 45"/>
                        <wps:cNvSpPr/>
                        <wps:spPr>
                          <a:xfrm>
                            <a:off x="0" y="2768600"/>
                            <a:ext cx="412750" cy="517525"/>
                          </a:xfrm>
                          <a:prstGeom prst="ellipse">
                            <a:avLst/>
                          </a:prstGeom>
                          <a:noFill/>
                          <a:ln w="3175" cap="flat" cmpd="sng" algn="ctr">
                            <a:solidFill>
                              <a:srgbClr val="7030A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4A0A97EC" id="Group 89" o:spid="_x0000_s1026" style="position:absolute;margin-left:66.5pt;margin-top:25.45pt;width:264pt;height:318.5pt;z-index:251632640;mso-width-relative:margin;mso-height-relative:margin" coordorigin=",2239" coordsize="34576,3858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">
                <v:oval id="Oval 28" o:spid="_x0000_s1027" style="position:absolute;left:32939;top:2366;width:1613;height:453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" filled="f" strokecolor="#2f528f" strokeweight=".25pt">
                  <v:stroke joinstyle="miter"/>
                </v:oval>
                <v:oval id="Oval 29" o:spid="_x0000_s1028" style="position:absolute;left:18345;top:2239;width:1823;height:43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" filled="f" strokecolor="#2f528f" strokeweight=".25pt">
                  <v:stroke joinstyle="miter"/>
                </v:oval>
                <v:oval id="Oval 31" o:spid="_x0000_s1029" style="position:absolute;left:4127;top:2685;width:1543;height:409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" filled="f" strokecolor="#2f528f" strokeweight=".25pt">
                  <v:stroke joinstyle="miter"/>
                </v:oval>
                <v:oval id="Oval 33" o:spid="_x0000_s1030" style="position:absolute;left:32754;top:35807;width:1822;height:501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" filled="f" strokecolor="#2f528f" strokeweight=".25pt">
                  <v:stroke joinstyle="miter"/>
                </v:oval>
                <v:oval id="Oval 35" o:spid="_x0000_s1031" style="position:absolute;left:18155;top:35871;width:1962;height:450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" filled="f" strokecolor="#2f528f" strokeweight=".25pt">
                  <v:stroke joinstyle="miter"/>
                </v:oval>
                <v:oval id="Oval 37" o:spid="_x0000_s1032" style="position:absolute;left:3746;top:35871;width:2038;height:469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" filled="f" strokecolor="#2f528f" strokeweight=".25pt">
                  <v:stroke joinstyle="miter"/>
                </v:oval>
                <v:oval id="Oval 38" o:spid="_x0000_s1033" style="position:absolute;left:18466;top:27749;width:1740;height:445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" filled="f" strokecolor="#2f528f" strokeweight=".25pt">
                  <v:stroke joinstyle="miter"/>
                </v:oval>
                <v:oval id="Oval 39" o:spid="_x0000_s1034" style="position:absolute;left:4191;top:27749;width:1612;height:473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" filled="f" strokecolor="#2f528f" strokeweight=".25pt">
                  <v:stroke joinstyle="miter"/>
                </v:oval>
                <v:oval id="Oval 40" o:spid="_x0000_s1035" style="position:absolute;left:18345;top:19055;width:1893;height:524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" filled="f" strokecolor="#2f528f" strokeweight=".25pt">
                  <v:stroke joinstyle="miter"/>
                </v:oval>
                <v:oval id="Oval 41" o:spid="_x0000_s1036" style="position:absolute;left:4006;top:19118;width:1892;height:51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" filled="f" strokecolor="#2f528f" strokeweight=".25pt">
                  <v:stroke joinstyle="miter"/>
                </v:oval>
                <v:oval id="Oval 42" o:spid="_x0000_s1037" style="position:absolute;left:18218;top:10869;width:1810;height:482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" filled="f" strokecolor="#2f528f" strokeweight=".25pt">
                  <v:stroke joinstyle="miter"/>
                </v:oval>
                <v:oval id="Oval 43" o:spid="_x0000_s1038" style="position:absolute;left:4006;top:10615;width:1600;height:47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" filled="f" strokecolor="#2f528f" strokeweight=".25pt">
                  <v:stroke joinstyle="miter"/>
                </v:oval>
                <v:oval id="Oval 45" o:spid="_x0000_s1039" style="position:absolute;top:27686;width:4127;height:51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" filled="f" strokecolor="#7030a0" strokeweight=".25pt">
                  <v:stroke joinstyle="miter"/>
                </v:oval>
              </v:group>
            </w:pict>
          </mc:Fallback>
        </mc:AlternateContent>
      </w:r>
      <w:r w:rsidRPr="003158FE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31616" behindDoc="0" locked="0" layoutInCell="1" allowOverlap="1" wp14:anchorId="354BC33E" wp14:editId="21544863">
                <wp:simplePos x="0" y="0"/>
                <wp:positionH relativeFrom="column">
                  <wp:posOffset>4114165</wp:posOffset>
                </wp:positionH>
                <wp:positionV relativeFrom="paragraph">
                  <wp:posOffset>1402080</wp:posOffset>
                </wp:positionV>
                <wp:extent cx="324190" cy="333375"/>
                <wp:effectExtent l="0" t="0" r="19050" b="28575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4190" cy="3333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926EC34" w14:textId="77777777" w:rsidR="00B61204" w:rsidRPr="00F32DE7" w:rsidRDefault="00B61204" w:rsidP="00B61204">
                            <w:pPr>
                              <w:spacing w:after="0"/>
                              <w:jc w:val="center"/>
                              <w:rPr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F32DE7">
                              <w:rPr>
                                <w:sz w:val="24"/>
                                <w:szCs w:val="24"/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36000" tIns="18000" rIns="36000" bIns="1800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354BC33E" id="Text Box 10" o:spid="_x0000_s1045" type="#_x0000_t202" style="position:absolute;margin-left:323.95pt;margin-top:110.4pt;width:25.55pt;height:26.25pt;z-index:2516316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" fillcolor="window" strokeweight=".5pt">
                <v:textbox inset="1mm,.5mm,1mm,.5mm">
                  <w:txbxContent>
                    <w:p w14:paraId="7926EC34" w14:textId="77777777" w:rsidR="00B61204" w:rsidRPr="00F32DE7" w:rsidRDefault="00B61204" w:rsidP="00B61204">
                      <w:pPr>
                        <w:spacing w:after="0"/>
                        <w:jc w:val="center"/>
                        <w:rPr>
                          <w:sz w:val="24"/>
                          <w:szCs w:val="24"/>
                          <w:lang w:val="en-US"/>
                        </w:rPr>
                      </w:pPr>
                      <w:r w:rsidRPr="00F32DE7">
                        <w:rPr>
                          <w:sz w:val="24"/>
                          <w:szCs w:val="24"/>
                          <w:lang w:val="en-US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3158FE">
        <w:rPr>
          <w:noProof/>
          <w:lang w:val="en-US"/>
        </w:rPr>
        <w:drawing>
          <wp:inline distT="0" distB="0" distL="0" distR="0" wp14:anchorId="7CA0F69B" wp14:editId="3969C838">
            <wp:extent cx="4445000" cy="4584860"/>
            <wp:effectExtent l="19050" t="19050" r="12700" b="25400"/>
            <wp:docPr id="88" name="Picture 88" descr="Diagram, engineering drawing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" name="Picture 88" descr="Diagram, engineering drawing, schematic&#10;&#10;Description automatically generated"/>
                    <pic:cNvPicPr/>
                  </pic:nvPicPr>
                  <pic:blipFill>
                    <a:blip r:embed="rId10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6793" cy="4597024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605018A6" w14:textId="77777777" w:rsidR="00B61204" w:rsidRPr="003158FE" w:rsidRDefault="00B61204" w:rsidP="00B61204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t>Figure S2.</w:t>
      </w:r>
    </w:p>
    <w:p w14:paraId="7BCE7A89" w14:textId="77777777" w:rsidR="00B61204" w:rsidRPr="003158FE" w:rsidRDefault="00B61204" w:rsidP="00B61204">
      <w:pPr>
        <w:spacing w:after="0" w:line="360" w:lineRule="auto"/>
        <w:rPr>
          <w:sz w:val="24"/>
          <w:szCs w:val="24"/>
          <w:lang w:val="en-US"/>
        </w:rPr>
      </w:pPr>
      <w:r w:rsidRPr="003158FE">
        <w:rPr>
          <w:b/>
          <w:bCs/>
          <w:sz w:val="24"/>
          <w:szCs w:val="24"/>
          <w:lang w:val="en-US"/>
        </w:rPr>
        <w:lastRenderedPageBreak/>
        <w:t>Figure S2;</w:t>
      </w:r>
      <w:r w:rsidRPr="003158FE">
        <w:rPr>
          <w:sz w:val="24"/>
          <w:szCs w:val="24"/>
          <w:lang w:val="en-US"/>
        </w:rPr>
        <w:t xml:space="preserve"> Box and whisker plots show the distribution of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 xml:space="preserve">-I, A-II, A-IV and (a) (A) </w:t>
      </w:r>
      <w:bookmarkStart w:id="6" w:name="_Hlk88727451"/>
      <w:r w:rsidRPr="003158FE">
        <w:rPr>
          <w:sz w:val="24"/>
          <w:szCs w:val="24"/>
          <w:lang w:val="en-US"/>
        </w:rPr>
        <w:t xml:space="preserve">and for </w:t>
      </w:r>
      <w:proofErr w:type="spellStart"/>
      <w:r w:rsidRPr="003158FE">
        <w:rPr>
          <w:sz w:val="24"/>
          <w:szCs w:val="24"/>
          <w:lang w:val="en-US"/>
        </w:rPr>
        <w:t>ApoB</w:t>
      </w:r>
      <w:proofErr w:type="spellEnd"/>
      <w:r w:rsidRPr="003158FE">
        <w:rPr>
          <w:sz w:val="24"/>
          <w:szCs w:val="24"/>
          <w:lang w:val="en-US"/>
        </w:rPr>
        <w:t xml:space="preserve">, C-I, C-II, C-III and E (B) for quantifying (left) and confirmation (middle and right) peptides </w:t>
      </w:r>
      <w:bookmarkEnd w:id="6"/>
      <w:r w:rsidRPr="003158FE">
        <w:rPr>
          <w:sz w:val="24"/>
          <w:szCs w:val="24"/>
          <w:lang w:val="en-US"/>
        </w:rPr>
        <w:t xml:space="preserve">showing the median, 25% and 75% percentile  for the 45 donors in the 6 matrices (from left to right 5B, 4A, 6B, 7B, PIC and 3B). For </w:t>
      </w:r>
      <w:proofErr w:type="gramStart"/>
      <w:r w:rsidRPr="003158FE">
        <w:rPr>
          <w:sz w:val="24"/>
          <w:szCs w:val="24"/>
          <w:lang w:val="en-US"/>
        </w:rPr>
        <w:t>apo(</w:t>
      </w:r>
      <w:proofErr w:type="gramEnd"/>
      <w:r w:rsidRPr="003158FE">
        <w:rPr>
          <w:sz w:val="24"/>
          <w:szCs w:val="24"/>
          <w:lang w:val="en-US"/>
        </w:rPr>
        <w:t xml:space="preserve">a) a log scale was used for the y-axis. Deviations for sodium citrate </w:t>
      </w:r>
      <w:proofErr w:type="gramStart"/>
      <w:r w:rsidRPr="003158FE">
        <w:rPr>
          <w:sz w:val="24"/>
          <w:szCs w:val="24"/>
          <w:lang w:val="en-US"/>
        </w:rPr>
        <w:t>are indicated</w:t>
      </w:r>
      <w:proofErr w:type="gramEnd"/>
      <w:r w:rsidRPr="003158FE">
        <w:rPr>
          <w:sz w:val="24"/>
          <w:szCs w:val="24"/>
          <w:lang w:val="en-US"/>
        </w:rPr>
        <w:t xml:space="preserve"> with blue ovals for all peptides and for K</w:t>
      </w:r>
      <w:r w:rsidRPr="003158FE">
        <w:rPr>
          <w:sz w:val="24"/>
          <w:szCs w:val="24"/>
          <w:vertAlign w:val="subscript"/>
          <w:lang w:val="en-US"/>
        </w:rPr>
        <w:t>2</w:t>
      </w:r>
      <w:r w:rsidRPr="003158FE">
        <w:rPr>
          <w:sz w:val="24"/>
          <w:szCs w:val="24"/>
          <w:lang w:val="en-US"/>
        </w:rPr>
        <w:t xml:space="preserve">EDTA and PIC with purple ovals for the confirmation peptide of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 xml:space="preserve">-I VQPYL, both peptides of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 xml:space="preserve">-II and GWVTD for </w:t>
      </w:r>
      <w:proofErr w:type="spellStart"/>
      <w:r w:rsidRPr="003158FE">
        <w:rPr>
          <w:sz w:val="24"/>
          <w:szCs w:val="24"/>
          <w:lang w:val="en-US"/>
        </w:rPr>
        <w:t>apoC</w:t>
      </w:r>
      <w:proofErr w:type="spellEnd"/>
      <w:r w:rsidRPr="003158FE">
        <w:rPr>
          <w:sz w:val="24"/>
          <w:szCs w:val="24"/>
          <w:lang w:val="en-US"/>
        </w:rPr>
        <w:t xml:space="preserve">-III   </w:t>
      </w:r>
    </w:p>
    <w:p w14:paraId="3B3FCFA2" w14:textId="77777777" w:rsidR="00B61204" w:rsidRPr="003158FE" w:rsidRDefault="00B61204" w:rsidP="00B61204">
      <w:pPr>
        <w:spacing w:after="0" w:line="360" w:lineRule="auto"/>
        <w:rPr>
          <w:sz w:val="24"/>
          <w:szCs w:val="24"/>
          <w:lang w:val="en-US"/>
        </w:rPr>
      </w:pPr>
    </w:p>
    <w:p w14:paraId="1A0D490E" w14:textId="77777777" w:rsidR="00B61204" w:rsidRPr="003158FE" w:rsidRDefault="00B61204" w:rsidP="00B61204">
      <w:pPr>
        <w:spacing w:after="0" w:line="360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t>Ad (a) and B: Except for the sodium citrate matrix (3B) similar results were found for serum (5B and 4A), lithium heparin (6B) and K</w:t>
      </w:r>
      <w:r w:rsidRPr="003158FE">
        <w:rPr>
          <w:sz w:val="24"/>
          <w:szCs w:val="24"/>
          <w:vertAlign w:val="subscript"/>
          <w:lang w:val="en-US"/>
        </w:rPr>
        <w:t>2</w:t>
      </w:r>
      <w:r w:rsidRPr="003158FE">
        <w:rPr>
          <w:sz w:val="24"/>
          <w:szCs w:val="24"/>
          <w:lang w:val="en-US"/>
        </w:rPr>
        <w:t>EDTA (7B and PIC).</w:t>
      </w:r>
    </w:p>
    <w:p w14:paraId="0AB85157" w14:textId="77777777" w:rsidR="00B61204" w:rsidRPr="003158FE" w:rsidRDefault="00B61204" w:rsidP="00B61204">
      <w:pPr>
        <w:spacing w:after="0" w:line="360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t xml:space="preserve">For </w:t>
      </w:r>
      <w:proofErr w:type="spellStart"/>
      <w:r w:rsidRPr="003158FE">
        <w:rPr>
          <w:sz w:val="24"/>
          <w:szCs w:val="24"/>
          <w:lang w:val="en-US"/>
        </w:rPr>
        <w:t>apoC</w:t>
      </w:r>
      <w:proofErr w:type="spellEnd"/>
      <w:r w:rsidRPr="003158FE">
        <w:rPr>
          <w:sz w:val="24"/>
          <w:szCs w:val="24"/>
          <w:lang w:val="en-US"/>
        </w:rPr>
        <w:t>-I; both peptides show slightly reduced values for K</w:t>
      </w:r>
      <w:r w:rsidRPr="003158FE">
        <w:rPr>
          <w:sz w:val="24"/>
          <w:szCs w:val="24"/>
          <w:vertAlign w:val="subscript"/>
          <w:lang w:val="en-US"/>
        </w:rPr>
        <w:t>2</w:t>
      </w:r>
      <w:r w:rsidRPr="003158FE">
        <w:rPr>
          <w:sz w:val="24"/>
          <w:szCs w:val="24"/>
          <w:lang w:val="en-US"/>
        </w:rPr>
        <w:t xml:space="preserve">EDTA matrix samples (7B + PIC). For </w:t>
      </w:r>
      <w:proofErr w:type="spellStart"/>
      <w:proofErr w:type="gramStart"/>
      <w:r w:rsidRPr="003158FE">
        <w:rPr>
          <w:sz w:val="24"/>
          <w:szCs w:val="24"/>
          <w:lang w:val="en-US"/>
        </w:rPr>
        <w:t>apoC</w:t>
      </w:r>
      <w:proofErr w:type="spellEnd"/>
      <w:r w:rsidRPr="003158FE">
        <w:rPr>
          <w:sz w:val="24"/>
          <w:szCs w:val="24"/>
          <w:lang w:val="en-US"/>
        </w:rPr>
        <w:t>-II</w:t>
      </w:r>
      <w:proofErr w:type="gramEnd"/>
      <w:r w:rsidRPr="003158FE">
        <w:rPr>
          <w:sz w:val="24"/>
          <w:szCs w:val="24"/>
          <w:lang w:val="en-US"/>
        </w:rPr>
        <w:t xml:space="preserve"> reduction is found for the sodium citrate matrix (3B).  </w:t>
      </w:r>
    </w:p>
    <w:p w14:paraId="5C15335F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t xml:space="preserve">Ad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 xml:space="preserve">-IV (left) and </w:t>
      </w:r>
      <w:proofErr w:type="spellStart"/>
      <w:r w:rsidRPr="003158FE">
        <w:rPr>
          <w:sz w:val="24"/>
          <w:szCs w:val="24"/>
          <w:lang w:val="en-US"/>
        </w:rPr>
        <w:t>apoE</w:t>
      </w:r>
      <w:proofErr w:type="spellEnd"/>
      <w:r w:rsidRPr="003158FE">
        <w:rPr>
          <w:sz w:val="24"/>
          <w:szCs w:val="24"/>
          <w:lang w:val="en-US"/>
        </w:rPr>
        <w:t xml:space="preserve"> (right); </w:t>
      </w:r>
      <w:proofErr w:type="gramStart"/>
      <w:r w:rsidRPr="003158FE">
        <w:rPr>
          <w:sz w:val="24"/>
          <w:szCs w:val="24"/>
          <w:lang w:val="en-US"/>
        </w:rPr>
        <w:t>The</w:t>
      </w:r>
      <w:proofErr w:type="gramEnd"/>
      <w:r w:rsidRPr="003158FE">
        <w:rPr>
          <w:sz w:val="24"/>
          <w:szCs w:val="24"/>
          <w:lang w:val="en-US"/>
        </w:rPr>
        <w:t xml:space="preserve"> quantitative peptide for </w:t>
      </w:r>
      <w:proofErr w:type="spellStart"/>
      <w:r w:rsidRPr="003158FE">
        <w:rPr>
          <w:sz w:val="24"/>
          <w:szCs w:val="24"/>
          <w:lang w:val="en-US"/>
        </w:rPr>
        <w:t>apoE</w:t>
      </w:r>
      <w:proofErr w:type="spellEnd"/>
      <w:r w:rsidRPr="003158FE">
        <w:rPr>
          <w:sz w:val="24"/>
          <w:szCs w:val="24"/>
          <w:lang w:val="en-US"/>
        </w:rPr>
        <w:t xml:space="preserve"> shows highest reduction in the K</w:t>
      </w:r>
      <w:r w:rsidRPr="003158FE">
        <w:rPr>
          <w:sz w:val="24"/>
          <w:szCs w:val="24"/>
          <w:vertAlign w:val="subscript"/>
          <w:lang w:val="en-US"/>
        </w:rPr>
        <w:t>2</w:t>
      </w:r>
      <w:r w:rsidRPr="003158FE">
        <w:rPr>
          <w:sz w:val="24"/>
          <w:szCs w:val="24"/>
          <w:lang w:val="en-US"/>
        </w:rPr>
        <w:t xml:space="preserve">EDTA samples (apart from sodium citrate 3B). </w:t>
      </w:r>
    </w:p>
    <w:p w14:paraId="3460A944" w14:textId="77777777" w:rsidR="00B61204" w:rsidRPr="003158FE" w:rsidRDefault="00B61204" w:rsidP="00B61204">
      <w:pPr>
        <w:spacing w:after="160" w:line="259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t xml:space="preserve">Statistics </w:t>
      </w:r>
      <w:proofErr w:type="gramStart"/>
      <w:r w:rsidRPr="003158FE">
        <w:rPr>
          <w:sz w:val="24"/>
          <w:szCs w:val="24"/>
          <w:lang w:val="en-US"/>
        </w:rPr>
        <w:t>are summarized</w:t>
      </w:r>
      <w:proofErr w:type="gramEnd"/>
      <w:r w:rsidRPr="003158FE">
        <w:rPr>
          <w:sz w:val="24"/>
          <w:szCs w:val="24"/>
          <w:lang w:val="en-US"/>
        </w:rPr>
        <w:t xml:space="preserve"> in Table ST4A and B below.  </w:t>
      </w:r>
    </w:p>
    <w:p w14:paraId="7B4A62CD" w14:textId="77777777" w:rsidR="00B61204" w:rsidRPr="003158FE" w:rsidRDefault="00B61204" w:rsidP="00B61204">
      <w:pPr>
        <w:spacing w:after="160" w:line="259" w:lineRule="auto"/>
        <w:rPr>
          <w:lang w:val="en-US"/>
        </w:rPr>
      </w:pPr>
      <w:r w:rsidRPr="003158FE">
        <w:rPr>
          <w:lang w:val="en-US"/>
        </w:rPr>
        <w:br w:type="page"/>
      </w:r>
    </w:p>
    <w:tbl>
      <w:tblPr>
        <w:tblW w:w="856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0"/>
        <w:gridCol w:w="794"/>
        <w:gridCol w:w="850"/>
        <w:gridCol w:w="907"/>
        <w:gridCol w:w="907"/>
        <w:gridCol w:w="1361"/>
        <w:gridCol w:w="964"/>
        <w:gridCol w:w="964"/>
        <w:gridCol w:w="1304"/>
      </w:tblGrid>
      <w:tr w:rsidR="00B61204" w:rsidRPr="003158FE" w14:paraId="6243A9AC" w14:textId="77777777" w:rsidTr="00B13289">
        <w:trPr>
          <w:trHeight w:val="198"/>
        </w:trPr>
        <w:tc>
          <w:tcPr>
            <w:tcW w:w="5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D4F2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lastRenderedPageBreak/>
              <w:t xml:space="preserve">Apo 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26E9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t>Peptide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9BEE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E275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t>Serum</w:t>
            </w:r>
          </w:p>
          <w:p w14:paraId="2107487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t xml:space="preserve">gel </w:t>
            </w: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492C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t>Serum</w:t>
            </w:r>
          </w:p>
          <w:p w14:paraId="262F3B4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3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0DC1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t xml:space="preserve">Plasma  </w:t>
            </w:r>
          </w:p>
          <w:p w14:paraId="25094A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t>lithium heparin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A8DC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t>Plasma K2EDTA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ED92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t xml:space="preserve">Plasma K2EDTA 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E55C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t>Plasma</w:t>
            </w:r>
          </w:p>
          <w:p w14:paraId="687EC47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/>
              </w:rPr>
              <w:t>sodium citrate</w:t>
            </w:r>
          </w:p>
        </w:tc>
      </w:tr>
      <w:tr w:rsidR="00B61204" w:rsidRPr="003158FE" w14:paraId="40AB04E2" w14:textId="77777777" w:rsidTr="00B13289">
        <w:trPr>
          <w:trHeight w:val="198"/>
        </w:trPr>
        <w:tc>
          <w:tcPr>
            <w:tcW w:w="5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11E4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(a) </w:t>
            </w:r>
          </w:p>
        </w:tc>
        <w:tc>
          <w:tcPr>
            <w:tcW w:w="7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347C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(nmol/L)</w:t>
            </w:r>
          </w:p>
        </w:tc>
        <w:tc>
          <w:tcPr>
            <w:tcW w:w="8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4BFA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881B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5B</w:t>
            </w: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6326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4A</w:t>
            </w:r>
          </w:p>
        </w:tc>
        <w:tc>
          <w:tcPr>
            <w:tcW w:w="13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8BEA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6B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63AA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7B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3C3A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PIC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581A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9NC</w:t>
            </w:r>
          </w:p>
        </w:tc>
      </w:tr>
      <w:tr w:rsidR="00B61204" w:rsidRPr="003158FE" w14:paraId="5312291A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7BE7348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6FD81F5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LFLEP</w:t>
            </w:r>
          </w:p>
        </w:tc>
        <w:tc>
          <w:tcPr>
            <w:tcW w:w="8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78B9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mean  </w:t>
            </w: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AF3469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1,5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1E72EA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1,5</w:t>
            </w:r>
          </w:p>
        </w:tc>
        <w:tc>
          <w:tcPr>
            <w:tcW w:w="13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CF5677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1,0</w:t>
            </w: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D8E9C1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9,9</w:t>
            </w: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7307EF9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9,8</w:t>
            </w:r>
          </w:p>
        </w:tc>
        <w:tc>
          <w:tcPr>
            <w:tcW w:w="130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27FFCC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6,4</w:t>
            </w:r>
          </w:p>
        </w:tc>
      </w:tr>
      <w:tr w:rsidR="00B61204" w:rsidRPr="003158FE" w14:paraId="29496775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7ABFA21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24BAF9F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3707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68CD430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590D17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FC1648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6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939764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6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C7ADA8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7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001E665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5,1</w:t>
            </w:r>
          </w:p>
        </w:tc>
      </w:tr>
      <w:tr w:rsidR="00B61204" w:rsidRPr="003158FE" w14:paraId="50D7D6B7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0012C86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6B9ED18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GISST</w:t>
            </w:r>
          </w:p>
        </w:tc>
        <w:tc>
          <w:tcPr>
            <w:tcW w:w="8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A595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mean  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1A2C9A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2,3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D1F047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2,1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9FAA87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2,6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01E8EC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1,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F58AA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1,5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7A06F3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8,0</w:t>
            </w:r>
          </w:p>
        </w:tc>
      </w:tr>
      <w:tr w:rsidR="00B61204" w:rsidRPr="003158FE" w14:paraId="1FDF4963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035511B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7196184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F85B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mean diff 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08288C9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6A5C2D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2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0315B7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-0,3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08FEE5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CB7DD0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8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54A6D8F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4,3</w:t>
            </w:r>
          </w:p>
        </w:tc>
      </w:tr>
      <w:tr w:rsidR="00B61204" w:rsidRPr="003158FE" w14:paraId="35D1969D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540F2E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65867EB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GTYST</w:t>
            </w:r>
          </w:p>
        </w:tc>
        <w:tc>
          <w:tcPr>
            <w:tcW w:w="8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86B4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mean  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04F7739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4,3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41AD6C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4,7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4AF59F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3,8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61BAE0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3,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EF1079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3,0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FBCB75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9,1</w:t>
            </w:r>
          </w:p>
        </w:tc>
      </w:tr>
      <w:tr w:rsidR="00B61204" w:rsidRPr="003158FE" w14:paraId="50C47283" w14:textId="77777777" w:rsidTr="00B13289">
        <w:trPr>
          <w:trHeight w:val="198"/>
        </w:trPr>
        <w:tc>
          <w:tcPr>
            <w:tcW w:w="5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BC5F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7B3F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0970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F92A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A1512" w14:textId="0E84A826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4</w:t>
            </w:r>
          </w:p>
        </w:tc>
        <w:tc>
          <w:tcPr>
            <w:tcW w:w="136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7057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5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898D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2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C535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3</w:t>
            </w:r>
          </w:p>
        </w:tc>
        <w:tc>
          <w:tcPr>
            <w:tcW w:w="1304" w:type="dxa"/>
            <w:tcBorders>
              <w:top w:val="nil"/>
              <w:bottom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1175016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5,2</w:t>
            </w:r>
          </w:p>
        </w:tc>
      </w:tr>
      <w:tr w:rsidR="00B61204" w:rsidRPr="003158FE" w14:paraId="7F2C064C" w14:textId="77777777" w:rsidTr="00B13289">
        <w:trPr>
          <w:trHeight w:val="198"/>
        </w:trPr>
        <w:tc>
          <w:tcPr>
            <w:tcW w:w="51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B69E31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sz w:val="14"/>
                <w:szCs w:val="14"/>
                <w:lang w:val="en-US"/>
              </w:rPr>
              <w:t>A-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83A62A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(g/L)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713A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75E8F07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045DCB1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D4420D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9ABE35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23E672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0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F07895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</w:tr>
      <w:tr w:rsidR="00B61204" w:rsidRPr="003158FE" w14:paraId="3118482F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6FA86F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417DD2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sz w:val="14"/>
                <w:szCs w:val="14"/>
                <w:lang w:val="en-US"/>
              </w:rPr>
              <w:t>AKPAL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8B5EC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7BFFB0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44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B0EAD6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44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D1F92D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40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F526D4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4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836DE5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38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BFD57A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22</w:t>
            </w:r>
          </w:p>
        </w:tc>
      </w:tr>
      <w:tr w:rsidR="00B61204" w:rsidRPr="003158FE" w14:paraId="2C81B5D7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B95F47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2D128D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189A3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3E22A1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674BD9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0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79A4DE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4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5AA8C8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3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ADDDE1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6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2C9D603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22</w:t>
            </w:r>
          </w:p>
        </w:tc>
      </w:tr>
      <w:tr w:rsidR="00B61204" w:rsidRPr="003158FE" w14:paraId="2021DD6B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729BCF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744257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VQPYL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5EA4E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5E99EE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40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82652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41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B6F637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36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B47549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20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A863EC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18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B239BE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19</w:t>
            </w:r>
          </w:p>
        </w:tc>
      </w:tr>
      <w:tr w:rsidR="00B61204" w:rsidRPr="003158FE" w14:paraId="1A989533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8115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DE45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2CA34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FFEC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E166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0</w:t>
            </w:r>
          </w:p>
        </w:tc>
        <w:tc>
          <w:tcPr>
            <w:tcW w:w="136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E156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4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73D8F6A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20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657B286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22</w:t>
            </w:r>
          </w:p>
        </w:tc>
        <w:tc>
          <w:tcPr>
            <w:tcW w:w="1304" w:type="dxa"/>
            <w:tcBorders>
              <w:top w:val="nil"/>
              <w:bottom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40C9D90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21</w:t>
            </w:r>
          </w:p>
        </w:tc>
      </w:tr>
      <w:tr w:rsidR="00B61204" w:rsidRPr="003158FE" w14:paraId="46A1B841" w14:textId="77777777" w:rsidTr="00B13289">
        <w:trPr>
          <w:trHeight w:val="198"/>
        </w:trPr>
        <w:tc>
          <w:tcPr>
            <w:tcW w:w="51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6AA0985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A-I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2E0076F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sz w:val="14"/>
                <w:szCs w:val="14"/>
                <w:lang w:val="en-US"/>
              </w:rPr>
              <w:t>(mg/L)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E131F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7446556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94627C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236FF5E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93949C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5D02D3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0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E643DB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</w:tr>
      <w:tr w:rsidR="00B61204" w:rsidRPr="003158FE" w14:paraId="057D9ABE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52676B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FA55A4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sz w:val="14"/>
                <w:szCs w:val="14"/>
                <w:lang w:val="en-US"/>
              </w:rPr>
              <w:t>SPELQ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4D25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3866CA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80,0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70452F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81,3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BEE811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72,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7DB99F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25,8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EAE523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6,1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094549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38,8</w:t>
            </w:r>
          </w:p>
        </w:tc>
      </w:tr>
      <w:tr w:rsidR="00B61204" w:rsidRPr="003158FE" w14:paraId="0C0DB621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A630E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8B0065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0C07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2614E5F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AC7A9F9" w14:textId="5BFF5D4A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3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8D07C7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7,8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000000" w:fill="FFD966"/>
            <w:noWrap/>
            <w:vAlign w:val="bottom"/>
            <w:hideMark/>
          </w:tcPr>
          <w:p w14:paraId="6144A8B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54,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000000" w:fill="FFD966"/>
            <w:noWrap/>
            <w:vAlign w:val="bottom"/>
            <w:hideMark/>
          </w:tcPr>
          <w:p w14:paraId="220A58F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63,9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0204C53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41,2</w:t>
            </w:r>
          </w:p>
        </w:tc>
      </w:tr>
      <w:tr w:rsidR="00B61204" w:rsidRPr="003158FE" w14:paraId="7B0A5BBC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510D4D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1C276E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EQLTP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7F34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651BE33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74,0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9E9D18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78,6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A1852F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67,8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23340E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9,6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34E4E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5,4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E353A4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36,6</w:t>
            </w:r>
          </w:p>
        </w:tc>
      </w:tr>
      <w:tr w:rsidR="00B61204" w:rsidRPr="003158FE" w14:paraId="4F80EA8D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E2B3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DAB6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4C1D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D3C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57387" w14:textId="2927A2E9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4,6</w:t>
            </w:r>
          </w:p>
        </w:tc>
        <w:tc>
          <w:tcPr>
            <w:tcW w:w="136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E028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6,2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000000" w:fill="FFD966"/>
            <w:noWrap/>
            <w:vAlign w:val="bottom"/>
            <w:hideMark/>
          </w:tcPr>
          <w:p w14:paraId="6BA47C1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54,4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000000" w:fill="FFD966"/>
            <w:noWrap/>
            <w:vAlign w:val="bottom"/>
            <w:hideMark/>
          </w:tcPr>
          <w:p w14:paraId="203A5AC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58,6</w:t>
            </w:r>
          </w:p>
        </w:tc>
        <w:tc>
          <w:tcPr>
            <w:tcW w:w="1304" w:type="dxa"/>
            <w:tcBorders>
              <w:top w:val="nil"/>
              <w:bottom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79B929A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7,4</w:t>
            </w:r>
          </w:p>
        </w:tc>
      </w:tr>
      <w:tr w:rsidR="00B61204" w:rsidRPr="003158FE" w14:paraId="1CE21335" w14:textId="77777777" w:rsidTr="00B13289">
        <w:trPr>
          <w:trHeight w:val="198"/>
        </w:trPr>
        <w:tc>
          <w:tcPr>
            <w:tcW w:w="51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FB3044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A-IV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1B7141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(mg/L)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9C3F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B2EC06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2B971C2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F2113D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302CDA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6D97B85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0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7087981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</w:tr>
      <w:tr w:rsidR="00B61204" w:rsidRPr="003158FE" w14:paraId="2E1A7890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80786F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3D05E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LEPYA 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4D8B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F8A014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81,4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C5FC7C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82,1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17EEB1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81,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D0E93A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82,8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3421DA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6,3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A78F9F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53,9</w:t>
            </w:r>
          </w:p>
        </w:tc>
      </w:tr>
      <w:tr w:rsidR="00B61204" w:rsidRPr="003158FE" w14:paraId="122D7DB2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88FF22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5495A5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CBBA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B592C3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7026617" w14:textId="02E25161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21362F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CC852B5" w14:textId="46A4AC77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4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C19AD5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5,1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101BB64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7,5</w:t>
            </w:r>
          </w:p>
        </w:tc>
      </w:tr>
      <w:tr w:rsidR="00B61204" w:rsidRPr="003158FE" w14:paraId="7CBFF2C0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63BC15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D75493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LTPYA 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609A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7C2D740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80,5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6C9365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82,8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037778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9,9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AF09B7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8,7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B889A3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6,8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290169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54,3</w:t>
            </w:r>
          </w:p>
        </w:tc>
      </w:tr>
      <w:tr w:rsidR="00B61204" w:rsidRPr="003158FE" w14:paraId="039C7351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AD0A3A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1238A9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8E15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D3933E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687E27A" w14:textId="63506DDF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,3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60854D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6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AA780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8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CB241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,7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1234834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6,2</w:t>
            </w:r>
          </w:p>
        </w:tc>
      </w:tr>
      <w:tr w:rsidR="00B61204" w:rsidRPr="003158FE" w14:paraId="62CB7EDF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40092F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512CB7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SLAPY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4AE3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D6C0B8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82,0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502559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83,8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5995F4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81,0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7E8610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8,6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8DF6BF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9,0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E3E9AF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54,4</w:t>
            </w:r>
          </w:p>
        </w:tc>
      </w:tr>
      <w:tr w:rsidR="00B61204" w:rsidRPr="003158FE" w14:paraId="09ED901C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F10F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BD44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AEF1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2727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EDCEF" w14:textId="0836D469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8</w:t>
            </w:r>
          </w:p>
        </w:tc>
        <w:tc>
          <w:tcPr>
            <w:tcW w:w="136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E872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0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3C43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,4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ABAF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,0</w:t>
            </w:r>
          </w:p>
        </w:tc>
        <w:tc>
          <w:tcPr>
            <w:tcW w:w="1304" w:type="dxa"/>
            <w:tcBorders>
              <w:top w:val="nil"/>
              <w:bottom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2DF422F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7,6</w:t>
            </w:r>
          </w:p>
        </w:tc>
      </w:tr>
      <w:tr w:rsidR="00B61204" w:rsidRPr="003158FE" w14:paraId="54697AA7" w14:textId="77777777" w:rsidTr="00B13289">
        <w:trPr>
          <w:trHeight w:val="198"/>
        </w:trPr>
        <w:tc>
          <w:tcPr>
            <w:tcW w:w="5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E2EC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B</w:t>
            </w:r>
          </w:p>
        </w:tc>
        <w:tc>
          <w:tcPr>
            <w:tcW w:w="7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47EE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(g/L)</w:t>
            </w:r>
          </w:p>
        </w:tc>
        <w:tc>
          <w:tcPr>
            <w:tcW w:w="8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42C6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2138E4E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EB3533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608BDC7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709499C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0FDBCF5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0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7EAD2B7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</w:tr>
      <w:tr w:rsidR="00B61204" w:rsidRPr="003158FE" w14:paraId="349ABD8F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6D932D6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4241FFB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TGISP </w:t>
            </w:r>
          </w:p>
        </w:tc>
        <w:tc>
          <w:tcPr>
            <w:tcW w:w="8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B0E8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2693A1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9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9E677A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80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989C9D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7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6120EF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7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DD4A78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6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22B5CF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67</w:t>
            </w:r>
          </w:p>
        </w:tc>
      </w:tr>
      <w:tr w:rsidR="00B61204" w:rsidRPr="003158FE" w14:paraId="7AEF4339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2F66EF8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1AFF694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5B55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65BA6C1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BD1DC5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0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CFEC69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515E95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A5C84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3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270160E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13</w:t>
            </w:r>
          </w:p>
        </w:tc>
      </w:tr>
      <w:tr w:rsidR="00B61204" w:rsidRPr="003158FE" w14:paraId="4D562BB9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47F2E29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4BEB582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TEVIP </w:t>
            </w:r>
          </w:p>
        </w:tc>
        <w:tc>
          <w:tcPr>
            <w:tcW w:w="8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1AAD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B237EF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80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BCB0F3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80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8148FD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8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7E0296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7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DA0B0D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6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8AC842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68</w:t>
            </w:r>
          </w:p>
        </w:tc>
      </w:tr>
      <w:tr w:rsidR="00B61204" w:rsidRPr="003158FE" w14:paraId="7B248D9D" w14:textId="77777777" w:rsidTr="00B13289">
        <w:trPr>
          <w:trHeight w:val="198"/>
        </w:trPr>
        <w:tc>
          <w:tcPr>
            <w:tcW w:w="51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DD83F7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C0750E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6BEC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0C28A1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237DF6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0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817C5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68B988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3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467501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4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2A78E63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12</w:t>
            </w:r>
          </w:p>
        </w:tc>
      </w:tr>
      <w:tr w:rsidR="00B61204" w:rsidRPr="003158FE" w14:paraId="60A18CFC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59C4B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2DD2E2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FPEVD 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0371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C8DDAD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9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91195D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9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2AE3F3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6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1BCAA7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5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DE3ECD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2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C01157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67</w:t>
            </w:r>
          </w:p>
        </w:tc>
      </w:tr>
      <w:tr w:rsidR="00B61204" w:rsidRPr="003158FE" w14:paraId="72D64C1A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A8B1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5FE1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290C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9E26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EC89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0</w:t>
            </w:r>
          </w:p>
        </w:tc>
        <w:tc>
          <w:tcPr>
            <w:tcW w:w="136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2B79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3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9775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4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5197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7</w:t>
            </w:r>
          </w:p>
        </w:tc>
        <w:tc>
          <w:tcPr>
            <w:tcW w:w="1304" w:type="dxa"/>
            <w:tcBorders>
              <w:top w:val="nil"/>
              <w:bottom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05BE5BD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12</w:t>
            </w:r>
          </w:p>
        </w:tc>
      </w:tr>
      <w:tr w:rsidR="00B61204" w:rsidRPr="003158FE" w14:paraId="7C50CF80" w14:textId="77777777" w:rsidTr="00B13289">
        <w:trPr>
          <w:trHeight w:val="198"/>
        </w:trPr>
        <w:tc>
          <w:tcPr>
            <w:tcW w:w="5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26B1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C-I</w:t>
            </w:r>
          </w:p>
        </w:tc>
        <w:tc>
          <w:tcPr>
            <w:tcW w:w="7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3560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(mg/L)</w:t>
            </w:r>
          </w:p>
        </w:tc>
        <w:tc>
          <w:tcPr>
            <w:tcW w:w="8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924D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617FA9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0F56E9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29F5FE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72E2536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05666BA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0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DAFCCC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</w:tr>
      <w:tr w:rsidR="00B61204" w:rsidRPr="003158FE" w14:paraId="5BEFBF71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43356B7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7367B75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EFGNT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F0CCD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6CEFE85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9,0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AB22CE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9,2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07149C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9,4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528F39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,8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F15076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,6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4CA9CD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6,5</w:t>
            </w:r>
          </w:p>
        </w:tc>
      </w:tr>
      <w:tr w:rsidR="00B61204" w:rsidRPr="003158FE" w14:paraId="78FABD16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17903C0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135A9FB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AD456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04B92A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45C02C" w14:textId="494F2C3B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2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4EA37F8" w14:textId="0245B833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4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71F2B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6795D9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3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3907BD6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,5</w:t>
            </w:r>
          </w:p>
        </w:tc>
      </w:tr>
      <w:tr w:rsidR="00B61204" w:rsidRPr="003158FE" w14:paraId="5D9F5F54" w14:textId="77777777" w:rsidTr="00B13289">
        <w:trPr>
          <w:trHeight w:val="198"/>
        </w:trPr>
        <w:tc>
          <w:tcPr>
            <w:tcW w:w="51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634E19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5BE32C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TPDVS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AF7BA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3276A5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,0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A27800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,1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8680A2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,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A5B349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6,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7FC7EC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5,7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C99A6C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4,8</w:t>
            </w:r>
          </w:p>
        </w:tc>
      </w:tr>
      <w:tr w:rsidR="00B61204" w:rsidRPr="003158FE" w14:paraId="3DF77E16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9074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9595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24D53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56A4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C6124" w14:textId="7ECEB6C7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1</w:t>
            </w:r>
          </w:p>
        </w:tc>
        <w:tc>
          <w:tcPr>
            <w:tcW w:w="136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79970" w14:textId="4A90B4F3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2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6451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9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5504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2</w:t>
            </w:r>
          </w:p>
        </w:tc>
        <w:tc>
          <w:tcPr>
            <w:tcW w:w="1304" w:type="dxa"/>
            <w:tcBorders>
              <w:top w:val="nil"/>
              <w:bottom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0486AF1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,2</w:t>
            </w:r>
          </w:p>
        </w:tc>
      </w:tr>
      <w:tr w:rsidR="00B61204" w:rsidRPr="003158FE" w14:paraId="5FE7B462" w14:textId="77777777" w:rsidTr="00B13289">
        <w:trPr>
          <w:trHeight w:val="198"/>
        </w:trPr>
        <w:tc>
          <w:tcPr>
            <w:tcW w:w="5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CFA7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C-II</w:t>
            </w:r>
          </w:p>
        </w:tc>
        <w:tc>
          <w:tcPr>
            <w:tcW w:w="7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0A2D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(mg/L)</w:t>
            </w:r>
          </w:p>
        </w:tc>
        <w:tc>
          <w:tcPr>
            <w:tcW w:w="8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3A0C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37C564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2407978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24DABF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08CA7E2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B56F8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0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296D7F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</w:tr>
      <w:tr w:rsidR="00B61204" w:rsidRPr="003158FE" w14:paraId="36911E14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5700006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361C190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ESLSS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80DE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D3B6A1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8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B62776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9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B8AC1D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4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53A594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3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A7EBC7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0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B12429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4,9</w:t>
            </w:r>
          </w:p>
        </w:tc>
      </w:tr>
      <w:tr w:rsidR="00B61204" w:rsidRPr="003158FE" w14:paraId="0DDE5925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783BB7E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260B4CE6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1D2B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674DBB6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C1B411A" w14:textId="7B5658A0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1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C9D3E6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4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76F41C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5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23BDCD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8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7D93101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5,9</w:t>
            </w:r>
          </w:p>
        </w:tc>
      </w:tr>
      <w:tr w:rsidR="00B61204" w:rsidRPr="003158FE" w14:paraId="4813CDE0" w14:textId="77777777" w:rsidTr="00B13289">
        <w:trPr>
          <w:trHeight w:val="198"/>
        </w:trPr>
        <w:tc>
          <w:tcPr>
            <w:tcW w:w="51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60E98D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90B278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TYLPA 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77C2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063649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,0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01624E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,4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C92B96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,6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3DEF46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,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B52699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3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3AA51E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5,7</w:t>
            </w:r>
          </w:p>
        </w:tc>
      </w:tr>
      <w:tr w:rsidR="00B61204" w:rsidRPr="003158FE" w14:paraId="52FD338C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DD98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DD62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D30B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1DBA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572D6" w14:textId="2F455645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4</w:t>
            </w:r>
          </w:p>
        </w:tc>
        <w:tc>
          <w:tcPr>
            <w:tcW w:w="136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3404E" w14:textId="5B6E2EAB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6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6AB87" w14:textId="230111E0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2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F46E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</w:t>
            </w:r>
          </w:p>
        </w:tc>
        <w:tc>
          <w:tcPr>
            <w:tcW w:w="1304" w:type="dxa"/>
            <w:tcBorders>
              <w:top w:val="nil"/>
              <w:bottom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065055E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5,3</w:t>
            </w:r>
          </w:p>
        </w:tc>
      </w:tr>
      <w:tr w:rsidR="00B61204" w:rsidRPr="003158FE" w14:paraId="39A9553F" w14:textId="77777777" w:rsidTr="00B13289">
        <w:trPr>
          <w:trHeight w:val="198"/>
        </w:trPr>
        <w:tc>
          <w:tcPr>
            <w:tcW w:w="5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F628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C-III</w:t>
            </w:r>
          </w:p>
        </w:tc>
        <w:tc>
          <w:tcPr>
            <w:tcW w:w="7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347E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(mg/L)</w:t>
            </w:r>
          </w:p>
        </w:tc>
        <w:tc>
          <w:tcPr>
            <w:tcW w:w="8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B577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2BE7608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666FBF7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6811F61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41A24A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9FDB84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0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2593FEF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</w:tr>
      <w:tr w:rsidR="00B61204" w:rsidRPr="003158FE" w14:paraId="0D86BAF3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303833F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772E820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GWVTD 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EB3E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687DC9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76,2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527420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76,8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1C31C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77,2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AAF4E9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64,7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2674E9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62,3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03E351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67,5</w:t>
            </w:r>
          </w:p>
        </w:tc>
      </w:tr>
      <w:tr w:rsidR="00B61204" w:rsidRPr="003158FE" w14:paraId="7B21131C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04BEB3B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2301A9E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0F49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7E150D1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8A508D3" w14:textId="50B084C0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6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5040B9" w14:textId="4FD38EEC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0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000000" w:fill="FFD966"/>
            <w:noWrap/>
            <w:vAlign w:val="bottom"/>
            <w:hideMark/>
          </w:tcPr>
          <w:p w14:paraId="27CFCA4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1,5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000000" w:fill="FFD966"/>
            <w:noWrap/>
            <w:vAlign w:val="bottom"/>
            <w:hideMark/>
          </w:tcPr>
          <w:p w14:paraId="698FF42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4,0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5296B81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8,7</w:t>
            </w:r>
          </w:p>
        </w:tc>
      </w:tr>
      <w:tr w:rsidR="00B61204" w:rsidRPr="003158FE" w14:paraId="5547FF69" w14:textId="77777777" w:rsidTr="00B13289">
        <w:trPr>
          <w:trHeight w:val="198"/>
        </w:trPr>
        <w:tc>
          <w:tcPr>
            <w:tcW w:w="51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EE7015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F2A933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DALLS 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E521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07FFD2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76,9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920390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78,5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438BCA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78,4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FAA16D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77,6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B3B8E4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76,6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6CDEE9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67,2</w:t>
            </w:r>
          </w:p>
        </w:tc>
      </w:tr>
      <w:tr w:rsidR="00B61204" w:rsidRPr="003158FE" w14:paraId="1E870C6D" w14:textId="77777777" w:rsidTr="00B13289">
        <w:trPr>
          <w:trHeight w:val="198"/>
        </w:trPr>
        <w:tc>
          <w:tcPr>
            <w:tcW w:w="5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E3B1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D699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8EBA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5FE3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5C6C3" w14:textId="73C9C62C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6</w:t>
            </w:r>
          </w:p>
        </w:tc>
        <w:tc>
          <w:tcPr>
            <w:tcW w:w="136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717C2" w14:textId="74F80120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4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73D1F" w14:textId="42F34212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6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0D1A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3</w:t>
            </w:r>
          </w:p>
        </w:tc>
        <w:tc>
          <w:tcPr>
            <w:tcW w:w="1304" w:type="dxa"/>
            <w:tcBorders>
              <w:top w:val="nil"/>
              <w:bottom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7679177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9,7</w:t>
            </w:r>
          </w:p>
        </w:tc>
      </w:tr>
      <w:tr w:rsidR="00B61204" w:rsidRPr="003158FE" w14:paraId="154F1BE0" w14:textId="77777777" w:rsidTr="00B13289">
        <w:trPr>
          <w:trHeight w:val="198"/>
        </w:trPr>
        <w:tc>
          <w:tcPr>
            <w:tcW w:w="5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4685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E</w:t>
            </w:r>
          </w:p>
        </w:tc>
        <w:tc>
          <w:tcPr>
            <w:tcW w:w="7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4D5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(mg/L)</w:t>
            </w:r>
          </w:p>
        </w:tc>
        <w:tc>
          <w:tcPr>
            <w:tcW w:w="8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E22F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EB0D5E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210A7C7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2A54FB7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19405DE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55F0D9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130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A98DC7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</w:tr>
      <w:tr w:rsidR="00B61204" w:rsidRPr="003158FE" w14:paraId="673934E2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16ED14E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2047A20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SELEE 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0DF8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32B51B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,4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FEA00F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,8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F34D64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2,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90C6EA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1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CFCE96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9,8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D94241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8,4</w:t>
            </w:r>
          </w:p>
        </w:tc>
      </w:tr>
      <w:tr w:rsidR="00B61204" w:rsidRPr="003158FE" w14:paraId="79BA488B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18AEBAA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023BC93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2814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746027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3D899BE" w14:textId="2578A674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4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78EEF0F" w14:textId="49EA9759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175CE8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3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F8177E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6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24E17E6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,0</w:t>
            </w:r>
          </w:p>
        </w:tc>
      </w:tr>
      <w:tr w:rsidR="00B61204" w:rsidRPr="003158FE" w14:paraId="1A1AAD6C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7A7DFF9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4EC44BC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LGPLV 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CFDF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30C7EEA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,2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11B7B8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,4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65E8B0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1,7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07C8E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9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9B44BC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7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4CD113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7,7</w:t>
            </w:r>
          </w:p>
        </w:tc>
      </w:tr>
      <w:tr w:rsidR="00B61204" w:rsidRPr="003158FE" w14:paraId="07D47A74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0C7BC96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03EB0F2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FFEC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9CD6B4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898BCE3" w14:textId="39BE9007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2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693183F" w14:textId="76DEF7E6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5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416032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3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B84AA7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5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000000" w:fill="FFE699"/>
            <w:noWrap/>
            <w:vAlign w:val="bottom"/>
            <w:hideMark/>
          </w:tcPr>
          <w:p w14:paraId="6B8C7E4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,5</w:t>
            </w:r>
          </w:p>
        </w:tc>
      </w:tr>
      <w:tr w:rsidR="00B61204" w:rsidRPr="003158FE" w14:paraId="2BDDFBBF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7D6A6AE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7694646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 xml:space="preserve">LAVYQ 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BC14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A923A6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6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6D8309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9</w:t>
            </w:r>
          </w:p>
        </w:tc>
        <w:tc>
          <w:tcPr>
            <w:tcW w:w="136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ECC747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20,6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49C8C6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9,9</w:t>
            </w:r>
          </w:p>
        </w:tc>
        <w:tc>
          <w:tcPr>
            <w:tcW w:w="9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4C3852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9,5</w:t>
            </w:r>
          </w:p>
        </w:tc>
        <w:tc>
          <w:tcPr>
            <w:tcW w:w="130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BD8811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6,8</w:t>
            </w:r>
          </w:p>
        </w:tc>
      </w:tr>
      <w:tr w:rsidR="00B61204" w:rsidRPr="003158FE" w14:paraId="219ED457" w14:textId="77777777" w:rsidTr="00B13289">
        <w:trPr>
          <w:trHeight w:val="198"/>
        </w:trPr>
        <w:tc>
          <w:tcPr>
            <w:tcW w:w="510" w:type="dxa"/>
            <w:shd w:val="clear" w:color="auto" w:fill="auto"/>
            <w:noWrap/>
            <w:vAlign w:val="bottom"/>
            <w:hideMark/>
          </w:tcPr>
          <w:p w14:paraId="7E0F896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14:paraId="35181FE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4"/>
                <w:szCs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C736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mean diff</w:t>
            </w:r>
          </w:p>
        </w:tc>
        <w:tc>
          <w:tcPr>
            <w:tcW w:w="907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4F14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8A16F" w14:textId="40B6B739" w:rsidR="00B61204" w:rsidRPr="003158FE" w:rsidRDefault="002A3B32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−</w:t>
            </w:r>
            <w:r w:rsidR="00B61204"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3</w:t>
            </w:r>
          </w:p>
        </w:tc>
        <w:tc>
          <w:tcPr>
            <w:tcW w:w="136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5F01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0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8C19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0,7</w:t>
            </w:r>
          </w:p>
        </w:tc>
        <w:tc>
          <w:tcPr>
            <w:tcW w:w="9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7241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1,1</w:t>
            </w:r>
          </w:p>
        </w:tc>
        <w:tc>
          <w:tcPr>
            <w:tcW w:w="1304" w:type="dxa"/>
            <w:tcBorders>
              <w:top w:val="nil"/>
              <w:bottom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593000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4"/>
                <w:szCs w:val="14"/>
                <w:lang w:val="en-US"/>
              </w:rPr>
              <w:t>3,7</w:t>
            </w:r>
          </w:p>
        </w:tc>
      </w:tr>
    </w:tbl>
    <w:p w14:paraId="6544D935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</w:p>
    <w:p w14:paraId="1D4DAAA9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r w:rsidRPr="003158FE">
        <w:rPr>
          <w:b/>
          <w:bCs/>
          <w:sz w:val="24"/>
          <w:szCs w:val="24"/>
          <w:lang w:val="en-US"/>
        </w:rPr>
        <w:t>Table ST4A;</w:t>
      </w:r>
      <w:r w:rsidRPr="003158FE">
        <w:rPr>
          <w:sz w:val="24"/>
          <w:szCs w:val="24"/>
          <w:lang w:val="en-US"/>
        </w:rPr>
        <w:t xml:space="preserve"> Results of one-way ANOVA comparisons (means and mean differences) summarized for the </w:t>
      </w:r>
      <w:proofErr w:type="gramStart"/>
      <w:r w:rsidRPr="003158FE">
        <w:rPr>
          <w:sz w:val="24"/>
          <w:szCs w:val="24"/>
          <w:lang w:val="en-US"/>
        </w:rPr>
        <w:t>nine</w:t>
      </w:r>
      <w:proofErr w:type="gramEnd"/>
      <w:r w:rsidRPr="003158FE">
        <w:rPr>
          <w:sz w:val="24"/>
          <w:szCs w:val="24"/>
          <w:lang w:val="en-US"/>
        </w:rPr>
        <w:t xml:space="preserve"> apolipoproteins, 22 peptides and 6 matrices (as shown in box and whisker plots Fig S2).</w:t>
      </w:r>
    </w:p>
    <w:p w14:paraId="4798D828" w14:textId="77777777" w:rsidR="00B61204" w:rsidRPr="003158FE" w:rsidRDefault="00B61204" w:rsidP="00B61204">
      <w:pPr>
        <w:spacing w:after="160" w:line="259" w:lineRule="auto"/>
        <w:rPr>
          <w:lang w:val="en-US"/>
        </w:rPr>
      </w:pPr>
      <w:r w:rsidRPr="003158FE">
        <w:rPr>
          <w:lang w:val="en-US"/>
        </w:rPr>
        <w:br w:type="page"/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253"/>
        <w:gridCol w:w="542"/>
        <w:gridCol w:w="712"/>
        <w:gridCol w:w="712"/>
        <w:gridCol w:w="750"/>
        <w:gridCol w:w="712"/>
        <w:gridCol w:w="750"/>
        <w:gridCol w:w="713"/>
        <w:gridCol w:w="728"/>
        <w:gridCol w:w="698"/>
        <w:gridCol w:w="738"/>
        <w:gridCol w:w="708"/>
      </w:tblGrid>
      <w:tr w:rsidR="00B61204" w:rsidRPr="003158FE" w14:paraId="0ED79363" w14:textId="77777777" w:rsidTr="00B13289">
        <w:trPr>
          <w:trHeight w:val="227"/>
        </w:trPr>
        <w:tc>
          <w:tcPr>
            <w:tcW w:w="95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DA94A4D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lastRenderedPageBreak/>
              <w:t>Quantifying peptides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448A8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44952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DA508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1005E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7F588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34503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B5F6E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8C28B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C488E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8454E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</w:tr>
      <w:tr w:rsidR="00B61204" w:rsidRPr="003158FE" w14:paraId="19CB099F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DEC77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59795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4D677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47AE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(a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CE54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A</w:t>
            </w:r>
            <w:proofErr w:type="spellEnd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-I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4FFC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A</w:t>
            </w:r>
            <w:proofErr w:type="spellEnd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-II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56DE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A</w:t>
            </w:r>
            <w:proofErr w:type="spellEnd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-IV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707D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B</w:t>
            </w:r>
            <w:proofErr w:type="spellEnd"/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5C9B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C-I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7FA8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C-II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3A5E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C-III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F541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E</w:t>
            </w:r>
            <w:proofErr w:type="spellEnd"/>
          </w:p>
        </w:tc>
      </w:tr>
      <w:tr w:rsidR="00B61204" w:rsidRPr="003158FE" w14:paraId="25981913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CE30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erum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DEA8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Tube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AB08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31E7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LFLEP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357A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AKPAL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7490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SPELQ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9B92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  <w:t>LEPYA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11A0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TGISP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0915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EFGNT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416F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  <w:t>ESLS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2A8D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  <w:t>GWVTD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55F5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SELEE</w:t>
            </w:r>
          </w:p>
        </w:tc>
      </w:tr>
      <w:tr w:rsidR="00B61204" w:rsidRPr="003158FE" w14:paraId="742FFA94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6C0C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Gel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E41B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5B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C2F3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ST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C6F7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C958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0199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31B7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0602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537B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7643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D3C4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E012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 </w:t>
            </w:r>
          </w:p>
        </w:tc>
      </w:tr>
      <w:tr w:rsidR="00B61204" w:rsidRPr="003158FE" w14:paraId="728A2F94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CFAC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No Gel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E533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BC04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CAT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CF07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2ACD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CE41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6D3C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6F3C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1D5A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E5DC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F992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2E6B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</w:tr>
      <w:tr w:rsidR="00B61204" w:rsidRPr="003158FE" w14:paraId="165295EB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041F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Plasma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E9A1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A082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8531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810F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FA06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8A27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DD1B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48BC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2AFF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4DDA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7805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</w:tr>
      <w:tr w:rsidR="00B61204" w:rsidRPr="003158FE" w14:paraId="0A8B6DBE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E20D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Lithium heparin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E314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5E0C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LH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D775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8ACF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0171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35A6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0C57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5279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CF49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0472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69E7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</w:t>
            </w:r>
          </w:p>
        </w:tc>
      </w:tr>
      <w:tr w:rsidR="00B61204" w:rsidRPr="003158FE" w14:paraId="603CAFAA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D26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K2EDTA 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CFAE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3439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K2E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3F9F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9BFA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AC06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46C4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C0FA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25F2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925F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1998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C412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</w:tr>
      <w:tr w:rsidR="00B61204" w:rsidRPr="003158FE" w14:paraId="025FD4E0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BEA9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K2EDTA +PIC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2A66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67C3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P100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7DF5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FB72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2A6B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1A55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21C0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A35C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CCE3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0923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6073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</w:tr>
      <w:tr w:rsidR="00B61204" w:rsidRPr="003158FE" w14:paraId="26C92E32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764D9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odium citrate</w:t>
            </w:r>
          </w:p>
        </w:tc>
        <w:tc>
          <w:tcPr>
            <w:tcW w:w="2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8ABCB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3B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76D82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9NC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4F2CE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7B7B5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38242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D0D58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9D37B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6F823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E3087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C8959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EE1C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</w:tr>
      <w:tr w:rsidR="00B61204" w:rsidRPr="003158FE" w14:paraId="539FAB33" w14:textId="77777777" w:rsidTr="00B13289">
        <w:trPr>
          <w:trHeight w:val="227"/>
        </w:trPr>
        <w:tc>
          <w:tcPr>
            <w:tcW w:w="953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FDFAE6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Confirmation peptide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F0F03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FCE8A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365E9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99D6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902C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CCEF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C633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8445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2E9B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CF42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</w:tr>
      <w:tr w:rsidR="00B61204" w:rsidRPr="003158FE" w14:paraId="65D08D29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7A95B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8DC21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1B030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0DEE0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(a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3357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A</w:t>
            </w:r>
            <w:proofErr w:type="spellEnd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-I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77E0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A</w:t>
            </w:r>
            <w:proofErr w:type="spellEnd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-II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BDF2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A</w:t>
            </w:r>
            <w:proofErr w:type="spellEnd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-IV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C2BD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B</w:t>
            </w:r>
            <w:proofErr w:type="spellEnd"/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9AC3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C-I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FC7A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C-II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AB16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C-III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37EB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E</w:t>
            </w:r>
            <w:proofErr w:type="spellEnd"/>
          </w:p>
        </w:tc>
      </w:tr>
      <w:tr w:rsidR="00B61204" w:rsidRPr="003158FE" w14:paraId="5CE9FB2D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4396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erum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BA60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Tube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CFA1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309E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GISST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F38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VQPYL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613D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EQLTP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3DB7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  <w:t>LTPYA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8806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TEVIP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31DD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TPDV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D08A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  <w:t>TYLPA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14A4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  <w:t>DALS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A6ED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LGPLV</w:t>
            </w:r>
          </w:p>
        </w:tc>
      </w:tr>
      <w:tr w:rsidR="00B61204" w:rsidRPr="003158FE" w14:paraId="470166CD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5D07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Gel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BBE1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5B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AC0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ST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E78A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88EA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504D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78F1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916C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CD88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C221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3AA4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-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890A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-</w:t>
            </w:r>
          </w:p>
        </w:tc>
      </w:tr>
      <w:tr w:rsidR="00B61204" w:rsidRPr="003158FE" w14:paraId="49B40275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1991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No Gel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BFB2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EC62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CAT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5C9B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79C9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F080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4A13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A2B5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DEA2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C6E1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89B0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1707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</w:tr>
      <w:tr w:rsidR="00B61204" w:rsidRPr="003158FE" w14:paraId="7A0FD527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F272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Plasma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D1B0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2563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2A68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AFFA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F751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B42F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4577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B6AD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F477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5C6B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571E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 </w:t>
            </w:r>
          </w:p>
        </w:tc>
      </w:tr>
      <w:tr w:rsidR="00B61204" w:rsidRPr="003158FE" w14:paraId="67883FA2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12D6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Lithium heparin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6D7F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76CD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LH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6DBE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F136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8DC4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7FCB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6DFA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F0E8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CB9A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B952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7118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</w:tr>
      <w:tr w:rsidR="00B61204" w:rsidRPr="003158FE" w14:paraId="5EEB8369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E10A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K2EDTA 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1B89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3AF0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K2E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DA90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97DE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0E2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CE69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8388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D79E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B154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BDD4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56F4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</w:tr>
      <w:tr w:rsidR="00B61204" w:rsidRPr="003158FE" w14:paraId="0C09A5D2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D33F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K2EDTA +PIC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EE53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B629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P100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11F6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DA9D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8D88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844F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B2E0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151A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74E3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04AD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37F5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</w:tr>
      <w:tr w:rsidR="00B61204" w:rsidRPr="003158FE" w14:paraId="12C4B54E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2B220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odium citrate</w:t>
            </w:r>
          </w:p>
        </w:tc>
        <w:tc>
          <w:tcPr>
            <w:tcW w:w="2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C493D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3B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67CB1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9NC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E7D99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948A8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93D1E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E8A23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A34E1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F81D0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7D75D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1FC2E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5F2E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</w:tr>
      <w:tr w:rsidR="00B61204" w:rsidRPr="003158FE" w14:paraId="0B608AE4" w14:textId="77777777" w:rsidTr="00B13289">
        <w:trPr>
          <w:trHeight w:val="227"/>
        </w:trPr>
        <w:tc>
          <w:tcPr>
            <w:tcW w:w="953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F6C30F4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Additional peptides 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EBC49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A067A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73483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65649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9206A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D3994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6D004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6D67C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F3341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E2725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</w:tr>
      <w:tr w:rsidR="00B61204" w:rsidRPr="003158FE" w14:paraId="0416143A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CF525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53548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9BE68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A7EE9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(a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3966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A</w:t>
            </w:r>
            <w:proofErr w:type="spellEnd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-IV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D942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B</w:t>
            </w:r>
            <w:proofErr w:type="spellEnd"/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998D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ApoE</w:t>
            </w:r>
            <w:proofErr w:type="spellEnd"/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9A04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09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6059A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Overall Results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81C7ED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FA6F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</w:tr>
      <w:tr w:rsidR="00B61204" w:rsidRPr="003158FE" w14:paraId="0099C11E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2A02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erum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6E30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Tube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FEB0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8CFA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GTYST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203A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384350"/>
                <w:sz w:val="16"/>
                <w:szCs w:val="16"/>
                <w:lang w:val="en-US"/>
              </w:rPr>
              <w:t>SLAPY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3891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FPEVD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F2C9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  <w:t>LAVYQ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F990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D973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erum</w:t>
            </w:r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F5A1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F41C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Tube</w:t>
            </w: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A3B1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ns</w:t>
            </w:r>
          </w:p>
        </w:tc>
      </w:tr>
      <w:tr w:rsidR="00B61204" w:rsidRPr="003158FE" w14:paraId="38039DF0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2549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Gel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51E7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5B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FBF1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ST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2F2E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E6DE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BF24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AEEE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AFA1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921B8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Gel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F4FC1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39CF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5B</w:t>
            </w: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A9C1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</w:tr>
      <w:tr w:rsidR="00B61204" w:rsidRPr="003158FE" w14:paraId="7E3348EE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EC9C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No Gel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F4C4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E252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CAT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4D99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D05B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1C72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176F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D8EC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2AAF0C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No Gel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A41E3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E9C3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4A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B186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22</w:t>
            </w:r>
          </w:p>
        </w:tc>
      </w:tr>
      <w:tr w:rsidR="00B61204" w:rsidRPr="003158FE" w14:paraId="576B7A46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1D0C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Plasma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3B8D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5DED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227A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749A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1FA7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27CC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A889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969A3D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Plasma</w:t>
            </w:r>
          </w:p>
        </w:tc>
        <w:tc>
          <w:tcPr>
            <w:tcW w:w="4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7F564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DF85C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DC50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</w:tr>
      <w:tr w:rsidR="00B61204" w:rsidRPr="003158FE" w14:paraId="6A8F4FBE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EB12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Lithium heparin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E602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BD39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LH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0576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5588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19AF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3D05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CCA8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809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1D7E3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Lithium heparin</w:t>
            </w: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3E03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6B</w:t>
            </w:r>
          </w:p>
        </w:tc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D025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14</w:t>
            </w:r>
          </w:p>
        </w:tc>
      </w:tr>
      <w:tr w:rsidR="00B61204" w:rsidRPr="003158FE" w14:paraId="0671D218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3163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K2EDTA 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764C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17C8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K2E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44D1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F699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1A83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ECC8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81CC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49C56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 xml:space="preserve">K2EDTA 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E894E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624C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7B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D4C3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11</w:t>
            </w:r>
          </w:p>
        </w:tc>
      </w:tr>
      <w:tr w:rsidR="00B61204" w:rsidRPr="003158FE" w14:paraId="5638D162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59CB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K2EDTA +PIC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9E29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6609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P100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57C3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B3C9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ns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1762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EA09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2B1D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809" w:type="pct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C825B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K2EDTA +PIC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1B85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PIC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904C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8</w:t>
            </w:r>
          </w:p>
        </w:tc>
      </w:tr>
      <w:tr w:rsidR="00B61204" w:rsidRPr="003158FE" w14:paraId="5BAD0D04" w14:textId="77777777" w:rsidTr="00B13289">
        <w:trPr>
          <w:trHeight w:val="227"/>
        </w:trPr>
        <w:tc>
          <w:tcPr>
            <w:tcW w:w="70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C571F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odium citrate</w:t>
            </w:r>
          </w:p>
        </w:tc>
        <w:tc>
          <w:tcPr>
            <w:tcW w:w="2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B1267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3B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1E272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9NC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D107A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1EFDC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FBE93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2F600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sz w:val="16"/>
                <w:szCs w:val="16"/>
                <w:lang w:val="en-US"/>
              </w:rPr>
              <w:t>****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833C5E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 </w:t>
            </w:r>
          </w:p>
        </w:tc>
        <w:tc>
          <w:tcPr>
            <w:tcW w:w="80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F9D7F" w14:textId="77777777" w:rsidR="00B61204" w:rsidRPr="003158FE" w:rsidRDefault="00B61204" w:rsidP="00B13289">
            <w:pPr>
              <w:spacing w:after="0" w:line="240" w:lineRule="auto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Sodium citrate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9BF3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3B</w:t>
            </w:r>
          </w:p>
        </w:tc>
        <w:tc>
          <w:tcPr>
            <w:tcW w:w="40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9960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</w:pPr>
            <w:r w:rsidRPr="003158FE">
              <w:rPr>
                <w:rFonts w:eastAsia="Times New Roman" w:cstheme="minorHAnsi"/>
                <w:color w:val="000000"/>
                <w:sz w:val="16"/>
                <w:szCs w:val="16"/>
                <w:lang w:val="en-US"/>
              </w:rPr>
              <w:t>0</w:t>
            </w:r>
          </w:p>
        </w:tc>
      </w:tr>
    </w:tbl>
    <w:p w14:paraId="18D92C12" w14:textId="77777777" w:rsidR="00B61204" w:rsidRPr="003158FE" w:rsidRDefault="00B61204" w:rsidP="00B61204">
      <w:pPr>
        <w:spacing w:after="160" w:line="360" w:lineRule="auto"/>
        <w:rPr>
          <w:lang w:val="en-US"/>
        </w:rPr>
      </w:pPr>
    </w:p>
    <w:p w14:paraId="5E7C6B4E" w14:textId="77777777" w:rsidR="00B61204" w:rsidRPr="003158FE" w:rsidRDefault="00B61204" w:rsidP="00B61204">
      <w:pPr>
        <w:spacing w:after="160" w:line="360" w:lineRule="auto"/>
        <w:rPr>
          <w:lang w:val="en-US"/>
        </w:rPr>
      </w:pPr>
      <w:r w:rsidRPr="003158FE">
        <w:rPr>
          <w:b/>
          <w:bCs/>
          <w:lang w:val="en-US"/>
        </w:rPr>
        <w:t>Table ST4B;</w:t>
      </w:r>
      <w:r w:rsidRPr="003158FE">
        <w:rPr>
          <w:lang w:val="en-US"/>
        </w:rPr>
        <w:t xml:space="preserve"> Statistics for comparison of results One Way </w:t>
      </w:r>
      <w:proofErr w:type="spellStart"/>
      <w:r w:rsidRPr="003158FE">
        <w:rPr>
          <w:lang w:val="en-US"/>
        </w:rPr>
        <w:t>Anova</w:t>
      </w:r>
      <w:proofErr w:type="spellEnd"/>
      <w:r w:rsidRPr="003158FE">
        <w:rPr>
          <w:lang w:val="en-US"/>
        </w:rPr>
        <w:t xml:space="preserve"> with P value style (ns) 0.1234, (*) 0.0332, (**) 0.0021, (***) 0.0002, (****) &lt; 0.0001</w:t>
      </w:r>
      <w:r w:rsidRPr="003158FE">
        <w:rPr>
          <w:lang w:val="en-US"/>
        </w:rPr>
        <w:br w:type="page"/>
      </w:r>
    </w:p>
    <w:p w14:paraId="78F1C074" w14:textId="062C743D" w:rsidR="00B61204" w:rsidRPr="003158FE" w:rsidRDefault="00B61204" w:rsidP="004B0880">
      <w:pPr>
        <w:rPr>
          <w:sz w:val="24"/>
          <w:szCs w:val="24"/>
          <w:lang w:val="en-US"/>
        </w:rPr>
      </w:pPr>
      <w:proofErr w:type="spellStart"/>
      <w:r w:rsidRPr="003158FE">
        <w:rPr>
          <w:sz w:val="24"/>
          <w:szCs w:val="24"/>
          <w:lang w:val="en-US"/>
        </w:rPr>
        <w:lastRenderedPageBreak/>
        <w:t>ApoA</w:t>
      </w:r>
      <w:proofErr w:type="spellEnd"/>
      <w:r w:rsidRPr="003158FE">
        <w:rPr>
          <w:sz w:val="24"/>
          <w:szCs w:val="24"/>
          <w:lang w:val="en-US"/>
        </w:rPr>
        <w:t xml:space="preserve">-I and B immunoassays in matrices 5B, 4A, 6B, 7B and </w:t>
      </w:r>
      <w:r w:rsidRPr="003158FE">
        <w:rPr>
          <w:noProof/>
          <w:lang w:val="en-US"/>
        </w:rPr>
        <w:drawing>
          <wp:anchor distT="0" distB="0" distL="114300" distR="114300" simplePos="0" relativeHeight="251763712" behindDoc="0" locked="0" layoutInCell="1" allowOverlap="1" wp14:anchorId="100A60C1" wp14:editId="625AC016">
            <wp:simplePos x="0" y="0"/>
            <wp:positionH relativeFrom="column">
              <wp:posOffset>19050</wp:posOffset>
            </wp:positionH>
            <wp:positionV relativeFrom="paragraph">
              <wp:posOffset>234950</wp:posOffset>
            </wp:positionV>
            <wp:extent cx="4178300" cy="1958975"/>
            <wp:effectExtent l="19050" t="19050" r="12700" b="22225"/>
            <wp:wrapTopAndBottom/>
            <wp:docPr id="74" name="Picture 74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Picture 74" descr="A picture containing text&#10;&#10;Description automatically generated"/>
                    <pic:cNvPicPr/>
                  </pic:nvPicPr>
                  <pic:blipFill>
                    <a:blip r:embed="rId1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8300" cy="1958975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85000"/>
                        </a:schemeClr>
                      </a:solidFill>
                    </a:ln>
                  </pic:spPr>
                </pic:pic>
              </a:graphicData>
            </a:graphic>
          </wp:anchor>
        </w:drawing>
      </w:r>
    </w:p>
    <w:p w14:paraId="6D711ED2" w14:textId="77777777" w:rsidR="00B61204" w:rsidRPr="003158FE" w:rsidRDefault="00B61204" w:rsidP="00B61204">
      <w:pPr>
        <w:spacing w:after="160" w:line="259" w:lineRule="auto"/>
        <w:rPr>
          <w:lang w:val="en-US"/>
        </w:rPr>
      </w:pPr>
      <w:r w:rsidRPr="003158FE">
        <w:rPr>
          <w:noProof/>
          <w:lang w:val="en-US"/>
        </w:rPr>
        <w:drawing>
          <wp:inline distT="0" distB="0" distL="0" distR="0" wp14:anchorId="0851B07D" wp14:editId="4F746315">
            <wp:extent cx="4185730" cy="1354588"/>
            <wp:effectExtent l="19050" t="19050" r="24765" b="171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9167" cy="1478676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2FBFCDA9" w14:textId="1E7EB411" w:rsidR="00B61204" w:rsidRPr="003158FE" w:rsidRDefault="00B61204" w:rsidP="004B0880">
      <w:pPr>
        <w:spacing w:after="160" w:line="360" w:lineRule="auto"/>
        <w:rPr>
          <w:sz w:val="24"/>
          <w:szCs w:val="24"/>
          <w:lang w:val="en-US"/>
        </w:rPr>
      </w:pPr>
      <w:r w:rsidRPr="003158FE">
        <w:rPr>
          <w:b/>
          <w:bCs/>
          <w:sz w:val="24"/>
          <w:szCs w:val="24"/>
          <w:lang w:val="en-US"/>
        </w:rPr>
        <w:t>Figure S3.</w:t>
      </w:r>
      <w:r w:rsidRPr="003158FE">
        <w:rPr>
          <w:sz w:val="24"/>
          <w:szCs w:val="24"/>
          <w:lang w:val="en-US"/>
        </w:rPr>
        <w:t xml:space="preserve"> Top; Linear regression of </w:t>
      </w:r>
      <w:proofErr w:type="spellStart"/>
      <w:r w:rsidRPr="003158FE">
        <w:rPr>
          <w:b/>
          <w:bCs/>
          <w:sz w:val="24"/>
          <w:szCs w:val="24"/>
          <w:lang w:val="en-US"/>
        </w:rPr>
        <w:t>immunoturbidimetric</w:t>
      </w:r>
      <w:proofErr w:type="spellEnd"/>
      <w:r w:rsidRPr="003158FE">
        <w:rPr>
          <w:b/>
          <w:bCs/>
          <w:sz w:val="24"/>
          <w:szCs w:val="24"/>
          <w:lang w:val="en-US"/>
        </w:rPr>
        <w:t xml:space="preserve"> measurements</w:t>
      </w:r>
      <w:r w:rsidRPr="003158FE">
        <w:rPr>
          <w:sz w:val="24"/>
          <w:szCs w:val="24"/>
          <w:lang w:val="en-US"/>
        </w:rPr>
        <w:t xml:space="preserve"> of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 xml:space="preserve">-I and </w:t>
      </w:r>
      <w:proofErr w:type="spellStart"/>
      <w:r w:rsidRPr="003158FE">
        <w:rPr>
          <w:sz w:val="24"/>
          <w:szCs w:val="24"/>
          <w:lang w:val="en-US"/>
        </w:rPr>
        <w:t>apoB</w:t>
      </w:r>
      <w:proofErr w:type="spellEnd"/>
      <w:r w:rsidRPr="003158FE">
        <w:rPr>
          <w:sz w:val="24"/>
          <w:szCs w:val="24"/>
          <w:lang w:val="en-US"/>
        </w:rPr>
        <w:t xml:space="preserve"> in serum gel tubes (5B) as compared to other tubes of serum (4A) and plasma (6B, 7B and PIC). Dotted line (equality). Yellow area indicates </w:t>
      </w:r>
      <w:proofErr w:type="spellStart"/>
      <w:r w:rsidRPr="003158FE">
        <w:rPr>
          <w:sz w:val="24"/>
          <w:szCs w:val="24"/>
          <w:lang w:val="en-US"/>
        </w:rPr>
        <w:t>TEa</w:t>
      </w:r>
      <w:proofErr w:type="spellEnd"/>
      <w:r w:rsidRPr="003158FE">
        <w:rPr>
          <w:sz w:val="24"/>
          <w:szCs w:val="24"/>
          <w:lang w:val="en-US"/>
        </w:rPr>
        <w:t xml:space="preserve"> of 9.1% for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>-</w:t>
      </w:r>
      <w:proofErr w:type="gramStart"/>
      <w:r w:rsidRPr="003158FE">
        <w:rPr>
          <w:sz w:val="24"/>
          <w:szCs w:val="24"/>
          <w:lang w:val="en-US"/>
        </w:rPr>
        <w:t xml:space="preserve">I and 11.6% for </w:t>
      </w:r>
      <w:proofErr w:type="spellStart"/>
      <w:r w:rsidRPr="003158FE">
        <w:rPr>
          <w:sz w:val="24"/>
          <w:szCs w:val="24"/>
          <w:lang w:val="en-US"/>
        </w:rPr>
        <w:t>apoB</w:t>
      </w:r>
      <w:proofErr w:type="spellEnd"/>
      <w:proofErr w:type="gramEnd"/>
      <w:r w:rsidRPr="003158FE">
        <w:rPr>
          <w:sz w:val="24"/>
          <w:szCs w:val="24"/>
          <w:lang w:val="en-US"/>
        </w:rPr>
        <w:t>. Bottom</w:t>
      </w:r>
      <w:proofErr w:type="gramStart"/>
      <w:r w:rsidRPr="003158FE">
        <w:rPr>
          <w:sz w:val="24"/>
          <w:szCs w:val="24"/>
          <w:lang w:val="en-US"/>
        </w:rPr>
        <w:t>;</w:t>
      </w:r>
      <w:proofErr w:type="gramEnd"/>
      <w:r w:rsidRPr="003158FE">
        <w:rPr>
          <w:sz w:val="24"/>
          <w:szCs w:val="24"/>
          <w:lang w:val="en-US"/>
        </w:rPr>
        <w:t xml:space="preserve"> Box and whisker plots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 xml:space="preserve">-I and </w:t>
      </w:r>
      <w:proofErr w:type="spellStart"/>
      <w:r w:rsidRPr="003158FE">
        <w:rPr>
          <w:sz w:val="24"/>
          <w:szCs w:val="24"/>
          <w:lang w:val="en-US"/>
        </w:rPr>
        <w:t>ApoB</w:t>
      </w:r>
      <w:proofErr w:type="spellEnd"/>
      <w:r w:rsidRPr="003158FE">
        <w:rPr>
          <w:sz w:val="24"/>
          <w:szCs w:val="24"/>
          <w:lang w:val="en-US"/>
        </w:rPr>
        <w:t xml:space="preserve"> measurements in the matrices 5B, 4A, 6B, 7B and PIC with immunoturbidimetric measurements (ITA) on a Cobas C502 analyzer.</w:t>
      </w:r>
    </w:p>
    <w:tbl>
      <w:tblPr>
        <w:tblStyle w:val="Tabellenraster"/>
        <w:tblpPr w:leftFromText="141" w:rightFromText="141" w:vertAnchor="text" w:horzAnchor="margin" w:tblpY="73"/>
        <w:tblW w:w="5000" w:type="pct"/>
        <w:tblLook w:val="04A0" w:firstRow="1" w:lastRow="0" w:firstColumn="1" w:lastColumn="0" w:noHBand="0" w:noVBand="1"/>
      </w:tblPr>
      <w:tblGrid>
        <w:gridCol w:w="773"/>
        <w:gridCol w:w="1268"/>
        <w:gridCol w:w="1699"/>
        <w:gridCol w:w="1223"/>
        <w:gridCol w:w="1131"/>
        <w:gridCol w:w="1699"/>
        <w:gridCol w:w="1223"/>
      </w:tblGrid>
      <w:tr w:rsidR="00B61204" w:rsidRPr="003158FE" w14:paraId="300C68EE" w14:textId="77777777" w:rsidTr="00B13289">
        <w:trPr>
          <w:trHeight w:val="397"/>
        </w:trPr>
        <w:tc>
          <w:tcPr>
            <w:tcW w:w="429" w:type="pct"/>
            <w:vAlign w:val="center"/>
          </w:tcPr>
          <w:p w14:paraId="6C41A016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bookmarkStart w:id="7" w:name="_Hlk88495678"/>
          </w:p>
        </w:tc>
        <w:tc>
          <w:tcPr>
            <w:tcW w:w="704" w:type="pct"/>
            <w:vAlign w:val="center"/>
          </w:tcPr>
          <w:p w14:paraId="2CA76813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proofErr w:type="spellStart"/>
            <w:r w:rsidRPr="003158FE">
              <w:rPr>
                <w:lang w:val="en-US"/>
              </w:rPr>
              <w:t>ApoA</w:t>
            </w:r>
            <w:proofErr w:type="spellEnd"/>
            <w:r w:rsidRPr="003158FE">
              <w:rPr>
                <w:lang w:val="en-US"/>
              </w:rPr>
              <w:t>-I</w:t>
            </w:r>
          </w:p>
        </w:tc>
        <w:tc>
          <w:tcPr>
            <w:tcW w:w="942" w:type="pct"/>
            <w:vAlign w:val="center"/>
          </w:tcPr>
          <w:p w14:paraId="2D5072F3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</w:p>
        </w:tc>
        <w:tc>
          <w:tcPr>
            <w:tcW w:w="678" w:type="pct"/>
            <w:vAlign w:val="center"/>
          </w:tcPr>
          <w:p w14:paraId="0256AA26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</w:p>
        </w:tc>
        <w:tc>
          <w:tcPr>
            <w:tcW w:w="627" w:type="pct"/>
            <w:vAlign w:val="center"/>
          </w:tcPr>
          <w:p w14:paraId="51CA2D6C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proofErr w:type="spellStart"/>
            <w:r w:rsidRPr="003158FE">
              <w:rPr>
                <w:lang w:val="en-US"/>
              </w:rPr>
              <w:t>ApoB</w:t>
            </w:r>
            <w:proofErr w:type="spellEnd"/>
          </w:p>
        </w:tc>
        <w:tc>
          <w:tcPr>
            <w:tcW w:w="942" w:type="pct"/>
            <w:vAlign w:val="center"/>
          </w:tcPr>
          <w:p w14:paraId="543D7C3A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</w:p>
        </w:tc>
        <w:tc>
          <w:tcPr>
            <w:tcW w:w="678" w:type="pct"/>
            <w:vAlign w:val="center"/>
          </w:tcPr>
          <w:p w14:paraId="55D38E71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</w:p>
        </w:tc>
      </w:tr>
      <w:tr w:rsidR="00B61204" w:rsidRPr="003158FE" w14:paraId="6FC71AB9" w14:textId="77777777" w:rsidTr="00B13289">
        <w:trPr>
          <w:trHeight w:val="397"/>
        </w:trPr>
        <w:tc>
          <w:tcPr>
            <w:tcW w:w="429" w:type="pct"/>
            <w:vAlign w:val="center"/>
          </w:tcPr>
          <w:p w14:paraId="6722512B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bookmarkStart w:id="8" w:name="_Hlk86950260"/>
          </w:p>
        </w:tc>
        <w:tc>
          <w:tcPr>
            <w:tcW w:w="704" w:type="pct"/>
            <w:vAlign w:val="center"/>
          </w:tcPr>
          <w:p w14:paraId="2A90CF3D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Mean</w:t>
            </w:r>
          </w:p>
        </w:tc>
        <w:tc>
          <w:tcPr>
            <w:tcW w:w="942" w:type="pct"/>
            <w:vAlign w:val="center"/>
          </w:tcPr>
          <w:p w14:paraId="106B313A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Mean Diff</w:t>
            </w:r>
          </w:p>
        </w:tc>
        <w:tc>
          <w:tcPr>
            <w:tcW w:w="678" w:type="pct"/>
            <w:vAlign w:val="center"/>
          </w:tcPr>
          <w:p w14:paraId="7B4C3E48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Slopes</w:t>
            </w:r>
          </w:p>
        </w:tc>
        <w:tc>
          <w:tcPr>
            <w:tcW w:w="627" w:type="pct"/>
            <w:vAlign w:val="center"/>
          </w:tcPr>
          <w:p w14:paraId="36FE438C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Mean</w:t>
            </w:r>
          </w:p>
        </w:tc>
        <w:tc>
          <w:tcPr>
            <w:tcW w:w="942" w:type="pct"/>
            <w:vAlign w:val="center"/>
          </w:tcPr>
          <w:p w14:paraId="53722135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Mean Diff</w:t>
            </w:r>
          </w:p>
        </w:tc>
        <w:tc>
          <w:tcPr>
            <w:tcW w:w="678" w:type="pct"/>
            <w:vAlign w:val="center"/>
          </w:tcPr>
          <w:p w14:paraId="5C70D5CE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Slopes</w:t>
            </w:r>
          </w:p>
        </w:tc>
      </w:tr>
      <w:bookmarkEnd w:id="8"/>
      <w:tr w:rsidR="00B61204" w:rsidRPr="003158FE" w14:paraId="6D257364" w14:textId="77777777" w:rsidTr="00B13289">
        <w:trPr>
          <w:trHeight w:val="397"/>
        </w:trPr>
        <w:tc>
          <w:tcPr>
            <w:tcW w:w="429" w:type="pct"/>
            <w:vAlign w:val="center"/>
          </w:tcPr>
          <w:p w14:paraId="445911B6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5B</w:t>
            </w:r>
          </w:p>
        </w:tc>
        <w:tc>
          <w:tcPr>
            <w:tcW w:w="704" w:type="pct"/>
            <w:vAlign w:val="center"/>
          </w:tcPr>
          <w:p w14:paraId="2809392D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1.514</w:t>
            </w:r>
          </w:p>
        </w:tc>
        <w:tc>
          <w:tcPr>
            <w:tcW w:w="942" w:type="pct"/>
            <w:vAlign w:val="center"/>
          </w:tcPr>
          <w:p w14:paraId="04E346D2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-</w:t>
            </w:r>
          </w:p>
        </w:tc>
        <w:tc>
          <w:tcPr>
            <w:tcW w:w="678" w:type="pct"/>
            <w:vAlign w:val="center"/>
          </w:tcPr>
          <w:p w14:paraId="1E20A71B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-</w:t>
            </w:r>
          </w:p>
        </w:tc>
        <w:tc>
          <w:tcPr>
            <w:tcW w:w="627" w:type="pct"/>
            <w:vAlign w:val="center"/>
          </w:tcPr>
          <w:p w14:paraId="65B76EDA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880</w:t>
            </w:r>
          </w:p>
        </w:tc>
        <w:tc>
          <w:tcPr>
            <w:tcW w:w="942" w:type="pct"/>
            <w:vAlign w:val="center"/>
          </w:tcPr>
          <w:p w14:paraId="49249C4D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-</w:t>
            </w:r>
          </w:p>
        </w:tc>
        <w:tc>
          <w:tcPr>
            <w:tcW w:w="678" w:type="pct"/>
            <w:vAlign w:val="center"/>
          </w:tcPr>
          <w:p w14:paraId="1C8D2086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-</w:t>
            </w:r>
          </w:p>
        </w:tc>
      </w:tr>
      <w:tr w:rsidR="00B61204" w:rsidRPr="003158FE" w14:paraId="76C9AB40" w14:textId="77777777" w:rsidTr="00B13289">
        <w:trPr>
          <w:trHeight w:val="397"/>
        </w:trPr>
        <w:tc>
          <w:tcPr>
            <w:tcW w:w="429" w:type="pct"/>
            <w:vAlign w:val="center"/>
          </w:tcPr>
          <w:p w14:paraId="50C8C4CE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4A</w:t>
            </w:r>
          </w:p>
        </w:tc>
        <w:tc>
          <w:tcPr>
            <w:tcW w:w="704" w:type="pct"/>
            <w:vAlign w:val="center"/>
          </w:tcPr>
          <w:p w14:paraId="4132E7E1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1.535</w:t>
            </w:r>
          </w:p>
        </w:tc>
        <w:tc>
          <w:tcPr>
            <w:tcW w:w="942" w:type="pct"/>
            <w:vAlign w:val="center"/>
          </w:tcPr>
          <w:p w14:paraId="58F682CC" w14:textId="0D50A84B" w:rsidR="00B61204" w:rsidRPr="003158FE" w:rsidRDefault="002A3B32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−</w:t>
            </w:r>
            <w:r w:rsidR="00B61204" w:rsidRPr="003158FE">
              <w:rPr>
                <w:lang w:val="en-US"/>
              </w:rPr>
              <w:t>0.021</w:t>
            </w:r>
          </w:p>
        </w:tc>
        <w:tc>
          <w:tcPr>
            <w:tcW w:w="678" w:type="pct"/>
            <w:vAlign w:val="center"/>
          </w:tcPr>
          <w:p w14:paraId="0404A0B5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1.015</w:t>
            </w:r>
          </w:p>
        </w:tc>
        <w:tc>
          <w:tcPr>
            <w:tcW w:w="627" w:type="pct"/>
            <w:vAlign w:val="center"/>
          </w:tcPr>
          <w:p w14:paraId="4095F601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888</w:t>
            </w:r>
          </w:p>
        </w:tc>
        <w:tc>
          <w:tcPr>
            <w:tcW w:w="942" w:type="pct"/>
            <w:vAlign w:val="center"/>
          </w:tcPr>
          <w:p w14:paraId="540B4B52" w14:textId="06CAC104" w:rsidR="00B61204" w:rsidRPr="003158FE" w:rsidRDefault="002A3B32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−</w:t>
            </w:r>
            <w:r w:rsidR="00B61204" w:rsidRPr="003158FE">
              <w:rPr>
                <w:lang w:val="en-US"/>
              </w:rPr>
              <w:t>0.008</w:t>
            </w:r>
          </w:p>
        </w:tc>
        <w:tc>
          <w:tcPr>
            <w:tcW w:w="678" w:type="pct"/>
            <w:vAlign w:val="center"/>
          </w:tcPr>
          <w:p w14:paraId="50556327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1.008</w:t>
            </w:r>
          </w:p>
        </w:tc>
      </w:tr>
      <w:tr w:rsidR="00B61204" w:rsidRPr="003158FE" w14:paraId="2758FCE6" w14:textId="77777777" w:rsidTr="00B13289">
        <w:trPr>
          <w:trHeight w:val="397"/>
        </w:trPr>
        <w:tc>
          <w:tcPr>
            <w:tcW w:w="429" w:type="pct"/>
            <w:vAlign w:val="center"/>
          </w:tcPr>
          <w:p w14:paraId="31BBBF85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6B</w:t>
            </w:r>
          </w:p>
        </w:tc>
        <w:tc>
          <w:tcPr>
            <w:tcW w:w="704" w:type="pct"/>
            <w:vAlign w:val="center"/>
          </w:tcPr>
          <w:p w14:paraId="0AAF222B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1.511</w:t>
            </w:r>
          </w:p>
        </w:tc>
        <w:tc>
          <w:tcPr>
            <w:tcW w:w="942" w:type="pct"/>
            <w:vAlign w:val="center"/>
          </w:tcPr>
          <w:p w14:paraId="7BBE7EB8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003</w:t>
            </w:r>
          </w:p>
        </w:tc>
        <w:tc>
          <w:tcPr>
            <w:tcW w:w="678" w:type="pct"/>
            <w:vAlign w:val="center"/>
          </w:tcPr>
          <w:p w14:paraId="56105466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966</w:t>
            </w:r>
          </w:p>
        </w:tc>
        <w:tc>
          <w:tcPr>
            <w:tcW w:w="627" w:type="pct"/>
            <w:vAlign w:val="center"/>
          </w:tcPr>
          <w:p w14:paraId="4B82BB20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862</w:t>
            </w:r>
          </w:p>
        </w:tc>
        <w:tc>
          <w:tcPr>
            <w:tcW w:w="942" w:type="pct"/>
            <w:vAlign w:val="center"/>
          </w:tcPr>
          <w:p w14:paraId="71518DF1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018</w:t>
            </w:r>
          </w:p>
        </w:tc>
        <w:tc>
          <w:tcPr>
            <w:tcW w:w="678" w:type="pct"/>
            <w:vAlign w:val="center"/>
          </w:tcPr>
          <w:p w14:paraId="60BF5627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980</w:t>
            </w:r>
          </w:p>
        </w:tc>
      </w:tr>
      <w:tr w:rsidR="00B61204" w:rsidRPr="003158FE" w14:paraId="4497CAE9" w14:textId="77777777" w:rsidTr="00B13289">
        <w:trPr>
          <w:trHeight w:val="397"/>
        </w:trPr>
        <w:tc>
          <w:tcPr>
            <w:tcW w:w="429" w:type="pct"/>
            <w:vAlign w:val="center"/>
          </w:tcPr>
          <w:p w14:paraId="1BEAB828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7B</w:t>
            </w:r>
          </w:p>
        </w:tc>
        <w:tc>
          <w:tcPr>
            <w:tcW w:w="704" w:type="pct"/>
            <w:vAlign w:val="center"/>
          </w:tcPr>
          <w:p w14:paraId="16A79DA4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1.487</w:t>
            </w:r>
          </w:p>
        </w:tc>
        <w:tc>
          <w:tcPr>
            <w:tcW w:w="942" w:type="pct"/>
            <w:vAlign w:val="center"/>
          </w:tcPr>
          <w:p w14:paraId="37575E84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027</w:t>
            </w:r>
          </w:p>
        </w:tc>
        <w:tc>
          <w:tcPr>
            <w:tcW w:w="678" w:type="pct"/>
            <w:vAlign w:val="center"/>
          </w:tcPr>
          <w:p w14:paraId="2DD1C1CD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982</w:t>
            </w:r>
          </w:p>
        </w:tc>
        <w:tc>
          <w:tcPr>
            <w:tcW w:w="627" w:type="pct"/>
            <w:vAlign w:val="center"/>
          </w:tcPr>
          <w:p w14:paraId="630492C3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857</w:t>
            </w:r>
          </w:p>
        </w:tc>
        <w:tc>
          <w:tcPr>
            <w:tcW w:w="942" w:type="pct"/>
            <w:vAlign w:val="center"/>
          </w:tcPr>
          <w:p w14:paraId="417F3302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023</w:t>
            </w:r>
          </w:p>
        </w:tc>
        <w:tc>
          <w:tcPr>
            <w:tcW w:w="678" w:type="pct"/>
            <w:vAlign w:val="center"/>
          </w:tcPr>
          <w:p w14:paraId="47D4AA58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972</w:t>
            </w:r>
          </w:p>
        </w:tc>
      </w:tr>
      <w:tr w:rsidR="00B61204" w:rsidRPr="003158FE" w14:paraId="6D14D408" w14:textId="77777777" w:rsidTr="00B13289">
        <w:trPr>
          <w:trHeight w:val="397"/>
        </w:trPr>
        <w:tc>
          <w:tcPr>
            <w:tcW w:w="429" w:type="pct"/>
            <w:vAlign w:val="center"/>
          </w:tcPr>
          <w:p w14:paraId="0E50176D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PIC</w:t>
            </w:r>
          </w:p>
        </w:tc>
        <w:tc>
          <w:tcPr>
            <w:tcW w:w="704" w:type="pct"/>
            <w:vAlign w:val="center"/>
          </w:tcPr>
          <w:p w14:paraId="319F6EB7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1.470</w:t>
            </w:r>
          </w:p>
        </w:tc>
        <w:tc>
          <w:tcPr>
            <w:tcW w:w="942" w:type="pct"/>
            <w:vAlign w:val="center"/>
          </w:tcPr>
          <w:p w14:paraId="4C672C36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044</w:t>
            </w:r>
          </w:p>
        </w:tc>
        <w:tc>
          <w:tcPr>
            <w:tcW w:w="678" w:type="pct"/>
            <w:vAlign w:val="center"/>
          </w:tcPr>
          <w:p w14:paraId="2D17E344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969</w:t>
            </w:r>
          </w:p>
        </w:tc>
        <w:tc>
          <w:tcPr>
            <w:tcW w:w="627" w:type="pct"/>
            <w:vAlign w:val="center"/>
          </w:tcPr>
          <w:p w14:paraId="087684C5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851</w:t>
            </w:r>
          </w:p>
        </w:tc>
        <w:tc>
          <w:tcPr>
            <w:tcW w:w="942" w:type="pct"/>
            <w:vAlign w:val="center"/>
          </w:tcPr>
          <w:p w14:paraId="45D01D9B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029</w:t>
            </w:r>
          </w:p>
        </w:tc>
        <w:tc>
          <w:tcPr>
            <w:tcW w:w="678" w:type="pct"/>
            <w:vAlign w:val="center"/>
          </w:tcPr>
          <w:p w14:paraId="5C0CAB4F" w14:textId="77777777" w:rsidR="00B61204" w:rsidRPr="003158FE" w:rsidRDefault="00B61204" w:rsidP="00B13289">
            <w:pPr>
              <w:spacing w:after="0"/>
              <w:jc w:val="center"/>
              <w:rPr>
                <w:lang w:val="en-US"/>
              </w:rPr>
            </w:pPr>
            <w:r w:rsidRPr="003158FE">
              <w:rPr>
                <w:lang w:val="en-US"/>
              </w:rPr>
              <w:t>0.966</w:t>
            </w:r>
          </w:p>
        </w:tc>
      </w:tr>
      <w:bookmarkEnd w:id="7"/>
    </w:tbl>
    <w:p w14:paraId="53172B0B" w14:textId="77777777" w:rsidR="00B61204" w:rsidRPr="003158FE" w:rsidRDefault="00B61204" w:rsidP="00B61204">
      <w:pPr>
        <w:spacing w:after="0"/>
        <w:rPr>
          <w:lang w:val="en-US"/>
        </w:rPr>
      </w:pPr>
    </w:p>
    <w:p w14:paraId="3A65BE8E" w14:textId="38E31538" w:rsidR="00B61204" w:rsidRPr="003158FE" w:rsidRDefault="00B61204" w:rsidP="004B0880">
      <w:pPr>
        <w:spacing w:after="0" w:line="360" w:lineRule="auto"/>
        <w:rPr>
          <w:sz w:val="24"/>
          <w:szCs w:val="24"/>
          <w:lang w:val="en-US"/>
        </w:rPr>
      </w:pPr>
      <w:proofErr w:type="gramStart"/>
      <w:r w:rsidRPr="003158FE">
        <w:rPr>
          <w:b/>
          <w:bCs/>
          <w:sz w:val="24"/>
          <w:szCs w:val="24"/>
          <w:lang w:val="en-US"/>
        </w:rPr>
        <w:t>Table ST5;</w:t>
      </w:r>
      <w:r w:rsidRPr="003158FE">
        <w:rPr>
          <w:sz w:val="24"/>
          <w:szCs w:val="24"/>
          <w:lang w:val="en-US"/>
        </w:rPr>
        <w:t xml:space="preserve"> Results for the slopes of the linear regression comparisons to matrix 5B for the </w:t>
      </w:r>
      <w:r w:rsidRPr="003158FE">
        <w:rPr>
          <w:b/>
          <w:bCs/>
          <w:sz w:val="24"/>
          <w:szCs w:val="24"/>
          <w:lang w:val="en-US"/>
        </w:rPr>
        <w:t>ITA measurements</w:t>
      </w:r>
      <w:r w:rsidRPr="003158FE">
        <w:rPr>
          <w:sz w:val="24"/>
          <w:szCs w:val="24"/>
          <w:lang w:val="en-US"/>
        </w:rPr>
        <w:t xml:space="preserve"> (as in Fig S3), and the means of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 xml:space="preserve">-I and B for the 44 samples in the different matrices and the (mean) differences compared to 5B as shown in the box and whisker plots for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>-I and B results in the serum (5B and 4A) and plasma (6B, 7B and PIC) matrices for the 44 donors.</w:t>
      </w:r>
      <w:r w:rsidRPr="003158FE">
        <w:rPr>
          <w:sz w:val="24"/>
          <w:szCs w:val="24"/>
          <w:lang w:val="en-US"/>
        </w:rPr>
        <w:br w:type="page"/>
      </w:r>
      <w:proofErr w:type="gramEnd"/>
    </w:p>
    <w:p w14:paraId="6C4C24BA" w14:textId="77777777" w:rsidR="00B61204" w:rsidRPr="003158FE" w:rsidRDefault="00B61204" w:rsidP="00B61204">
      <w:pPr>
        <w:spacing w:after="0" w:line="360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lastRenderedPageBreak/>
        <w:t>Digestion kinetics</w:t>
      </w:r>
    </w:p>
    <w:p w14:paraId="4029D6ED" w14:textId="77777777" w:rsidR="00B61204" w:rsidRPr="003158FE" w:rsidRDefault="00B61204" w:rsidP="00B61204">
      <w:pPr>
        <w:spacing w:after="0"/>
        <w:rPr>
          <w:lang w:val="en-US"/>
        </w:rPr>
      </w:pPr>
      <w:r w:rsidRPr="003158FE">
        <w:rPr>
          <w:noProof/>
          <w:lang w:val="en-US"/>
        </w:rPr>
        <w:drawing>
          <wp:inline distT="0" distB="0" distL="0" distR="0" wp14:anchorId="45DBC954" wp14:editId="7EA03872">
            <wp:extent cx="6157615" cy="7298267"/>
            <wp:effectExtent l="0" t="0" r="0" b="0"/>
            <wp:docPr id="6" name="Picture 6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Graphical user interface&#10;&#10;Description automatically generated"/>
                    <pic:cNvPicPr/>
                  </pic:nvPicPr>
                  <pic:blipFill>
                    <a:blip r:embed="rId1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4502" cy="7306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98A12C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t xml:space="preserve">Figure </w:t>
      </w:r>
      <w:proofErr w:type="gramStart"/>
      <w:r w:rsidRPr="003158FE">
        <w:rPr>
          <w:sz w:val="24"/>
          <w:szCs w:val="24"/>
          <w:lang w:val="en-US"/>
        </w:rPr>
        <w:t>S4(</w:t>
      </w:r>
      <w:proofErr w:type="gramEnd"/>
      <w:r w:rsidRPr="003158FE">
        <w:rPr>
          <w:sz w:val="24"/>
          <w:szCs w:val="24"/>
          <w:lang w:val="en-US"/>
        </w:rPr>
        <w:t>a)</w:t>
      </w:r>
    </w:p>
    <w:p w14:paraId="786BE42E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</w:p>
    <w:p w14:paraId="5E1DB8B0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r w:rsidRPr="003158FE">
        <w:rPr>
          <w:noProof/>
          <w:sz w:val="24"/>
          <w:szCs w:val="24"/>
          <w:lang w:val="en-US"/>
        </w:rPr>
        <w:lastRenderedPageBreak/>
        <w:drawing>
          <wp:inline distT="0" distB="0" distL="0" distR="0" wp14:anchorId="4D9D795A" wp14:editId="63A26320">
            <wp:extent cx="4368800" cy="5922878"/>
            <wp:effectExtent l="0" t="0" r="0" b="0"/>
            <wp:docPr id="26" name="Picture 26" descr="A screenshot of a computer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A screenshot of a computer&#10;&#10;Description automatically generated with low confidence"/>
                    <pic:cNvPicPr/>
                  </pic:nvPicPr>
                  <pic:blipFill>
                    <a:blip r:embed="rId1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75651" cy="59321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431B12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r w:rsidRPr="003158FE">
        <w:rPr>
          <w:sz w:val="24"/>
          <w:szCs w:val="24"/>
          <w:lang w:val="en-US"/>
        </w:rPr>
        <w:t xml:space="preserve">Figure </w:t>
      </w:r>
      <w:proofErr w:type="gramStart"/>
      <w:r w:rsidRPr="003158FE">
        <w:rPr>
          <w:sz w:val="24"/>
          <w:szCs w:val="24"/>
          <w:lang w:val="en-US"/>
        </w:rPr>
        <w:t>S4(</w:t>
      </w:r>
      <w:proofErr w:type="gramEnd"/>
      <w:r w:rsidRPr="003158FE">
        <w:rPr>
          <w:sz w:val="24"/>
          <w:szCs w:val="24"/>
          <w:lang w:val="en-US"/>
        </w:rPr>
        <w:t>b)</w:t>
      </w:r>
    </w:p>
    <w:p w14:paraId="6A7240ED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proofErr w:type="gramStart"/>
      <w:r w:rsidRPr="003158FE">
        <w:rPr>
          <w:b/>
          <w:bCs/>
          <w:sz w:val="24"/>
          <w:szCs w:val="24"/>
          <w:lang w:val="en-US"/>
        </w:rPr>
        <w:t>Figure S4;</w:t>
      </w:r>
      <w:r w:rsidRPr="003158FE">
        <w:rPr>
          <w:sz w:val="24"/>
          <w:szCs w:val="24"/>
          <w:lang w:val="en-US"/>
        </w:rPr>
        <w:t xml:space="preserve"> Kinetics for trypsin digestion for nine apos in serum and plasma samples of six donor samples up to 22 </w:t>
      </w:r>
      <w:proofErr w:type="spellStart"/>
      <w:r w:rsidRPr="003158FE">
        <w:rPr>
          <w:sz w:val="24"/>
          <w:szCs w:val="24"/>
          <w:lang w:val="en-US"/>
        </w:rPr>
        <w:t>hrs</w:t>
      </w:r>
      <w:proofErr w:type="spellEnd"/>
      <w:r w:rsidRPr="003158FE">
        <w:rPr>
          <w:sz w:val="24"/>
          <w:szCs w:val="24"/>
          <w:lang w:val="en-US"/>
        </w:rPr>
        <w:t xml:space="preserve"> digestion time; left results for the quantification peptides and middle and right the confirmation/additional peptides All data are normalized to the relative responses (RR) at T=22 </w:t>
      </w:r>
      <w:proofErr w:type="spellStart"/>
      <w:r w:rsidRPr="003158FE">
        <w:rPr>
          <w:sz w:val="24"/>
          <w:szCs w:val="24"/>
          <w:lang w:val="en-US"/>
        </w:rPr>
        <w:t>hrs</w:t>
      </w:r>
      <w:proofErr w:type="spellEnd"/>
      <w:r w:rsidRPr="003158FE">
        <w:rPr>
          <w:sz w:val="24"/>
          <w:szCs w:val="24"/>
          <w:lang w:val="en-US"/>
        </w:rPr>
        <w:t xml:space="preserve"> (100%) for each matrix. </w:t>
      </w:r>
      <w:r w:rsidRPr="003158FE">
        <w:rPr>
          <w:b/>
          <w:bCs/>
          <w:sz w:val="24"/>
          <w:szCs w:val="24"/>
          <w:lang w:val="en-US"/>
        </w:rPr>
        <w:t>4(a)</w:t>
      </w:r>
      <w:r w:rsidRPr="003158FE">
        <w:rPr>
          <w:sz w:val="24"/>
          <w:szCs w:val="24"/>
          <w:lang w:val="en-US"/>
        </w:rPr>
        <w:t xml:space="preserve">;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>-I, A-II, A-IV, (a) and B, 4(b); ApoC-I, C-II, C-III and E</w:t>
      </w:r>
      <w:proofErr w:type="gramEnd"/>
    </w:p>
    <w:p w14:paraId="3C31B790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</w:p>
    <w:p w14:paraId="5A5BE5A1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650"/>
        <w:gridCol w:w="887"/>
        <w:gridCol w:w="667"/>
        <w:gridCol w:w="633"/>
        <w:gridCol w:w="649"/>
        <w:gridCol w:w="817"/>
        <w:gridCol w:w="667"/>
        <w:gridCol w:w="635"/>
        <w:gridCol w:w="667"/>
        <w:gridCol w:w="817"/>
        <w:gridCol w:w="667"/>
        <w:gridCol w:w="618"/>
        <w:gridCol w:w="642"/>
      </w:tblGrid>
      <w:tr w:rsidR="00B61204" w:rsidRPr="003158FE" w14:paraId="281776A4" w14:textId="77777777" w:rsidTr="00B13289">
        <w:trPr>
          <w:trHeight w:val="288"/>
        </w:trPr>
        <w:tc>
          <w:tcPr>
            <w:tcW w:w="36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8534E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lastRenderedPageBreak/>
              <w:t>Apo</w:t>
            </w:r>
          </w:p>
        </w:tc>
        <w:tc>
          <w:tcPr>
            <w:tcW w:w="49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4BF6A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5B</w:t>
            </w: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4187D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6B</w:t>
            </w:r>
          </w:p>
        </w:tc>
        <w:tc>
          <w:tcPr>
            <w:tcW w:w="35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04CE3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7B</w:t>
            </w:r>
          </w:p>
        </w:tc>
        <w:tc>
          <w:tcPr>
            <w:tcW w:w="36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7298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3B</w:t>
            </w:r>
          </w:p>
        </w:tc>
        <w:tc>
          <w:tcPr>
            <w:tcW w:w="45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B035C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5B</w:t>
            </w: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0C973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6B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121D7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7B</w:t>
            </w: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0CA6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3B</w:t>
            </w:r>
          </w:p>
        </w:tc>
        <w:tc>
          <w:tcPr>
            <w:tcW w:w="45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60998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5B</w:t>
            </w: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EF4D1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6B</w:t>
            </w:r>
          </w:p>
        </w:tc>
        <w:tc>
          <w:tcPr>
            <w:tcW w:w="34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6CBB1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7B</w:t>
            </w:r>
          </w:p>
        </w:tc>
        <w:tc>
          <w:tcPr>
            <w:tcW w:w="35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2AF2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  <w:r w:rsidRPr="003158F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  <w:t>3B</w:t>
            </w:r>
          </w:p>
        </w:tc>
      </w:tr>
      <w:tr w:rsidR="00B61204" w:rsidRPr="003158FE" w14:paraId="3CA31656" w14:textId="77777777" w:rsidTr="00B13289">
        <w:trPr>
          <w:trHeight w:val="288"/>
        </w:trPr>
        <w:tc>
          <w:tcPr>
            <w:tcW w:w="360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F3FE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-I</w:t>
            </w:r>
          </w:p>
        </w:tc>
        <w:tc>
          <w:tcPr>
            <w:tcW w:w="492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26D7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KPAL</w:t>
            </w: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E0FB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E0D7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6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75F3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D1B7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VQPYL</w:t>
            </w: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3BDE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95C0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C3DD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DAEB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43FC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F900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55B7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44B4906C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CB1D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vge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0563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3.7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810C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1.1</w:t>
            </w: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9C21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2.8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7037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0.0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C6DF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5.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30A5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4.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E5DFEC" w:themeFill="accent4" w:themeFillTint="33"/>
            <w:noWrap/>
            <w:vAlign w:val="center"/>
            <w:hideMark/>
          </w:tcPr>
          <w:p w14:paraId="3E81CB7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9.2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7256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9.3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237A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E091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E8D4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E5D7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1C4F5937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15522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dev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FE8B7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0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3975D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.8</w:t>
            </w:r>
          </w:p>
        </w:tc>
        <w:tc>
          <w:tcPr>
            <w:tcW w:w="3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6AFE6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.1</w:t>
            </w:r>
          </w:p>
        </w:tc>
        <w:tc>
          <w:tcPr>
            <w:tcW w:w="3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E262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7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F9BE1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E6D1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9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AC0B8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43E9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3.4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23332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6E2D6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D0477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1AC6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6BD4D2CF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E412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-II</w:t>
            </w:r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5B15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PELQ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1E18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4C57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92C0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A8CF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EQLTP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EAEB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11A7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1105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D7E0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9907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7F39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95B0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5AB15E62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837C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vge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17CD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5.0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EA42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2.8</w:t>
            </w: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E5DFEC" w:themeFill="accent4" w:themeFillTint="33"/>
            <w:noWrap/>
            <w:vAlign w:val="center"/>
            <w:hideMark/>
          </w:tcPr>
          <w:p w14:paraId="647D90E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31.8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C515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37.5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A7B7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28.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012F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27.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E5DFEC" w:themeFill="accent4" w:themeFillTint="33"/>
            <w:noWrap/>
            <w:vAlign w:val="center"/>
            <w:hideMark/>
          </w:tcPr>
          <w:p w14:paraId="7503B21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9.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416F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24.0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0E0D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F327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EB65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64EF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145E6F54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7EB5F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dev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17687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3.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0FB61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2.3</w:t>
            </w:r>
          </w:p>
        </w:tc>
        <w:tc>
          <w:tcPr>
            <w:tcW w:w="3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C9327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.8</w:t>
            </w:r>
          </w:p>
        </w:tc>
        <w:tc>
          <w:tcPr>
            <w:tcW w:w="3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1322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3.4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0CF95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.8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C6B19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.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98853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.8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A624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.4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D8D71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C182D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C6913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D832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2E045C42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1A76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-IV</w:t>
            </w:r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01BF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LEPYA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DD51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548B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49C6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2080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LTPYA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A7C6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3A4C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478E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EE1E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LAPY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D264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3011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E5E4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5C761C9A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410D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vge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7D3A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2.0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FF17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6.3</w:t>
            </w: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EE10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6.8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BCD5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5.9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16FD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2.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CD19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4.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16E1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9.1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83E5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6.8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C98B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5.4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BDA7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0.7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9826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5.9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C0AC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2.2</w:t>
            </w:r>
          </w:p>
        </w:tc>
      </w:tr>
      <w:tr w:rsidR="00B61204" w:rsidRPr="003158FE" w14:paraId="2AAEC2AD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34358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dev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F595D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3.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823C3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3.1</w:t>
            </w:r>
          </w:p>
        </w:tc>
        <w:tc>
          <w:tcPr>
            <w:tcW w:w="3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4DAFA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7</w:t>
            </w:r>
          </w:p>
        </w:tc>
        <w:tc>
          <w:tcPr>
            <w:tcW w:w="3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7613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3.4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388D5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1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93E63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.1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F416D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BF7F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.8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038BE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.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19FA7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1.2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AAD59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.3</w:t>
            </w: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0CF5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.1</w:t>
            </w:r>
          </w:p>
        </w:tc>
      </w:tr>
      <w:tr w:rsidR="00B61204" w:rsidRPr="003158FE" w14:paraId="3B1956D9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F35A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(a)</w:t>
            </w:r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AE49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LFLEP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1792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0F16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902E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0807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GISST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DA33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B0ED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4CE6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F3B2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GTYST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C488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7B10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EF35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196A9B01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5964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vge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3EF2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8.5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A633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0.8</w:t>
            </w: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D09B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8.6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AE8C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9.9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0193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8.9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3538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5.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83D0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5.9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93CD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0.9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F9FC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5.1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089E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4.8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828A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9.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B990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0.2</w:t>
            </w:r>
          </w:p>
        </w:tc>
      </w:tr>
      <w:tr w:rsidR="00B61204" w:rsidRPr="003158FE" w14:paraId="588286B9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C939B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dev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B754A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386A1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.6</w:t>
            </w:r>
          </w:p>
        </w:tc>
        <w:tc>
          <w:tcPr>
            <w:tcW w:w="3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4A7D6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1</w:t>
            </w:r>
          </w:p>
        </w:tc>
        <w:tc>
          <w:tcPr>
            <w:tcW w:w="3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A714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3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9775F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22.7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9697F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6.6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51DBB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7.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7D42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7.6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42A4A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.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B25A6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2.0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42F7D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2.9</w:t>
            </w: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9AA9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.9</w:t>
            </w:r>
          </w:p>
        </w:tc>
      </w:tr>
      <w:tr w:rsidR="00B61204" w:rsidRPr="003158FE" w14:paraId="076E1D99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74A9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B</w:t>
            </w:r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44A9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TGISP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F036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2AA9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7155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B2E6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TEVIP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F35C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ED46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76DB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856A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FPEVD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10A5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6F5A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C365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47B18695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2369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vge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45D8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0.4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4B96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9.1</w:t>
            </w: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917C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2.9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12C9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3.7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78E4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1.5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9AD9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7.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4EFB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4.6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E11D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0.3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FE37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4.9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6FF9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4.9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7FAC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4.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C839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7.6</w:t>
            </w:r>
          </w:p>
        </w:tc>
      </w:tr>
      <w:tr w:rsidR="00B61204" w:rsidRPr="003158FE" w14:paraId="1D86A054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84ED1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dev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885D2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3.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6B6EA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8</w:t>
            </w:r>
          </w:p>
        </w:tc>
        <w:tc>
          <w:tcPr>
            <w:tcW w:w="3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81B45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7</w:t>
            </w:r>
          </w:p>
        </w:tc>
        <w:tc>
          <w:tcPr>
            <w:tcW w:w="3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FCE0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3.6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C1039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0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B3B88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1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BA285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.8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A9EF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39.2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A26D2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8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43880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3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C65A5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2.1</w:t>
            </w: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5C29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2</w:t>
            </w:r>
          </w:p>
        </w:tc>
      </w:tr>
      <w:tr w:rsidR="00B61204" w:rsidRPr="003158FE" w14:paraId="07A99211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173F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C-I</w:t>
            </w:r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A55B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EFGNT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84EC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2688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0ED2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65FB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TPDVS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2969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8180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E204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920E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11BD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59E4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528C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6E9342EB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545C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vge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1E41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8.8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729A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6.5</w:t>
            </w: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6D95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6.7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BE1D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9.5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4317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5.4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AE18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6.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AA12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7.6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630D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2.1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C546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E413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8C05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85A0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60F72EC3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7B130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dev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94DAE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9F1CC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.0</w:t>
            </w:r>
          </w:p>
        </w:tc>
        <w:tc>
          <w:tcPr>
            <w:tcW w:w="3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1FA2A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9</w:t>
            </w:r>
          </w:p>
        </w:tc>
        <w:tc>
          <w:tcPr>
            <w:tcW w:w="3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EFE7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1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63E38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2.2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1BBD6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.1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3D133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640A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.5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BB183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9BDB4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37232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C878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4F233F56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9D2F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C-II</w:t>
            </w:r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E5B2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ESLSS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C3E8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702C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2686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B343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TYLPA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F202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19A3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6EBB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E290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9691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2100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E4AA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40BC57F2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1AF7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vge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45CC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7.2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889F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1.5</w:t>
            </w: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0FDB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7.6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2A93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4.4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2FC0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9.6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C3A5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3.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7F21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3.7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FB40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7.7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934D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D424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532C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AD07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2A302015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86BC4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dev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1AFB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.7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EE8A4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.6</w:t>
            </w:r>
          </w:p>
        </w:tc>
        <w:tc>
          <w:tcPr>
            <w:tcW w:w="3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3B58E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.1</w:t>
            </w:r>
          </w:p>
        </w:tc>
        <w:tc>
          <w:tcPr>
            <w:tcW w:w="3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E559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.0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B7046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.0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31EA1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.9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EE776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.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79EB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0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405BF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16221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26F87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6CFD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473966B1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B894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C-III</w:t>
            </w:r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EB68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GWVTD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DEA7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85CE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1C27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D5AC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DALLS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0ED3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A590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59AB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E05A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A911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DABA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FD0C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2ED1B91F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56C9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vge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2CF7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0.5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DEB6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3.9</w:t>
            </w: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E5DFEC" w:themeFill="accent4" w:themeFillTint="33"/>
            <w:noWrap/>
            <w:vAlign w:val="center"/>
            <w:hideMark/>
          </w:tcPr>
          <w:p w14:paraId="475DFC6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7.8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9F28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2.8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94A4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3.3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46D8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6.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A89B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7.6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1273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9.8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B242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5DF3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19AB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97F3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34A2CA01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B79BD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dev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E1C50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5022B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.3</w:t>
            </w:r>
          </w:p>
        </w:tc>
        <w:tc>
          <w:tcPr>
            <w:tcW w:w="3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508E6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4.9</w:t>
            </w:r>
          </w:p>
        </w:tc>
        <w:tc>
          <w:tcPr>
            <w:tcW w:w="3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43A5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.1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F01B64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7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578CB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.0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BF1E7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1.0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0224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.8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2FEB5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64318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CC3E5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F671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44932C98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C4A60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E</w:t>
            </w:r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E1FB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ELEE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2827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42623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7DFC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1F2E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LGPLV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02E3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97A1F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EF36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D28F6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LAVYQ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93E15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F87D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C1A2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B61204" w:rsidRPr="003158FE" w14:paraId="53BDA56F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29D6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avge</w:t>
            </w:r>
            <w:proofErr w:type="spellEnd"/>
          </w:p>
        </w:tc>
        <w:tc>
          <w:tcPr>
            <w:tcW w:w="49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E797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7.9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7021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8.1</w:t>
            </w:r>
          </w:p>
        </w:tc>
        <w:tc>
          <w:tcPr>
            <w:tcW w:w="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895E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2.8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BC5C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3.5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FAE6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5.5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34F7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0.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D1168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9.5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16F9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1.5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2BF29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6.6</w:t>
            </w:r>
          </w:p>
        </w:tc>
        <w:tc>
          <w:tcPr>
            <w:tcW w:w="3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C506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1.1</w:t>
            </w:r>
          </w:p>
        </w:tc>
        <w:tc>
          <w:tcPr>
            <w:tcW w:w="34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638D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1.6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F88BE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5.9</w:t>
            </w:r>
          </w:p>
        </w:tc>
      </w:tr>
      <w:tr w:rsidR="00B61204" w:rsidRPr="003158FE" w14:paraId="7FF719BA" w14:textId="77777777" w:rsidTr="00B13289">
        <w:trPr>
          <w:trHeight w:val="288"/>
        </w:trPr>
        <w:tc>
          <w:tcPr>
            <w:tcW w:w="36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066F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proofErr w:type="spellStart"/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sdev</w:t>
            </w:r>
            <w:proofErr w:type="spellEnd"/>
          </w:p>
        </w:tc>
        <w:tc>
          <w:tcPr>
            <w:tcW w:w="49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FA20A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C3EFEC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9.6</w:t>
            </w:r>
          </w:p>
        </w:tc>
        <w:tc>
          <w:tcPr>
            <w:tcW w:w="3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D82C9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8</w:t>
            </w:r>
          </w:p>
        </w:tc>
        <w:tc>
          <w:tcPr>
            <w:tcW w:w="3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3805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.8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D02BA7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.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27849A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.5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16E71B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4.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CC482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6.6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FB96E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5.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D9EAED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8.1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163E1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10.5</w:t>
            </w: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80651" w14:textId="77777777" w:rsidR="00B61204" w:rsidRPr="003158FE" w:rsidRDefault="00B61204" w:rsidP="00B13289">
            <w:pPr>
              <w:spacing w:after="0" w:line="240" w:lineRule="auto"/>
              <w:jc w:val="center"/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</w:pPr>
            <w:r w:rsidRPr="003158FE">
              <w:rPr>
                <w:rFonts w:ascii="Microsoft Sans Serif" w:eastAsia="Times New Roman" w:hAnsi="Microsoft Sans Serif" w:cs="Microsoft Sans Serif"/>
                <w:color w:val="384350"/>
                <w:sz w:val="18"/>
                <w:szCs w:val="18"/>
                <w:lang w:val="en-US"/>
              </w:rPr>
              <w:t>7.8</w:t>
            </w:r>
          </w:p>
        </w:tc>
      </w:tr>
    </w:tbl>
    <w:p w14:paraId="45A2FFA3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</w:p>
    <w:p w14:paraId="1935EEDA" w14:textId="77777777" w:rsidR="00B61204" w:rsidRPr="003158FE" w:rsidRDefault="00B61204" w:rsidP="00B61204">
      <w:pPr>
        <w:spacing w:after="160" w:line="360" w:lineRule="auto"/>
        <w:rPr>
          <w:sz w:val="24"/>
          <w:szCs w:val="24"/>
          <w:lang w:val="en-US"/>
        </w:rPr>
      </w:pPr>
      <w:r w:rsidRPr="003158FE">
        <w:rPr>
          <w:b/>
          <w:bCs/>
          <w:sz w:val="24"/>
          <w:szCs w:val="24"/>
          <w:lang w:val="en-US"/>
        </w:rPr>
        <w:t>Table ST6;</w:t>
      </w:r>
      <w:r w:rsidRPr="003158FE">
        <w:rPr>
          <w:sz w:val="24"/>
          <w:szCs w:val="24"/>
          <w:lang w:val="en-US"/>
        </w:rPr>
        <w:t xml:space="preserve"> Digestion kinetics after 3 hours digestion; RR values at </w:t>
      </w:r>
      <w:proofErr w:type="gramStart"/>
      <w:r w:rsidRPr="003158FE">
        <w:rPr>
          <w:sz w:val="24"/>
          <w:szCs w:val="24"/>
          <w:lang w:val="en-US"/>
        </w:rPr>
        <w:t>3 hour</w:t>
      </w:r>
      <w:proofErr w:type="gramEnd"/>
      <w:r w:rsidRPr="003158FE">
        <w:rPr>
          <w:sz w:val="24"/>
          <w:szCs w:val="24"/>
          <w:lang w:val="en-US"/>
        </w:rPr>
        <w:t xml:space="preserve"> timepoint of each of 6 donors calculated as % of the 22 </w:t>
      </w:r>
      <w:proofErr w:type="spellStart"/>
      <w:r w:rsidRPr="003158FE">
        <w:rPr>
          <w:sz w:val="24"/>
          <w:szCs w:val="24"/>
          <w:lang w:val="en-US"/>
        </w:rPr>
        <w:t>hrs</w:t>
      </w:r>
      <w:proofErr w:type="spellEnd"/>
      <w:r w:rsidRPr="003158FE">
        <w:rPr>
          <w:sz w:val="24"/>
          <w:szCs w:val="24"/>
          <w:lang w:val="en-US"/>
        </w:rPr>
        <w:t xml:space="preserve"> time point in the gel serum (5B) matrix. Averages of the six donors and standard deviations are shown for four matrices serum gel (5B), lithium heparin 96B), K</w:t>
      </w:r>
      <w:r w:rsidRPr="003158FE">
        <w:rPr>
          <w:sz w:val="24"/>
          <w:szCs w:val="24"/>
          <w:vertAlign w:val="subscript"/>
          <w:lang w:val="en-US"/>
        </w:rPr>
        <w:t>2</w:t>
      </w:r>
      <w:r w:rsidRPr="003158FE">
        <w:rPr>
          <w:sz w:val="24"/>
          <w:szCs w:val="24"/>
          <w:lang w:val="en-US"/>
        </w:rPr>
        <w:t xml:space="preserve">EDTA (7B) and sodium citrate (3B). </w:t>
      </w:r>
    </w:p>
    <w:p w14:paraId="167A212D" w14:textId="296CBD3F" w:rsidR="009C68CE" w:rsidRPr="004B0880" w:rsidRDefault="00B61204" w:rsidP="004B0880">
      <w:pPr>
        <w:spacing w:after="160" w:line="360" w:lineRule="auto"/>
        <w:rPr>
          <w:sz w:val="24"/>
          <w:szCs w:val="24"/>
          <w:lang w:val="en-US"/>
        </w:rPr>
      </w:pPr>
      <w:r w:rsidRPr="003158FE">
        <w:rPr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33664" behindDoc="0" locked="0" layoutInCell="1" allowOverlap="1" wp14:anchorId="5669D8B3" wp14:editId="67C1AA40">
                <wp:simplePos x="0" y="0"/>
                <wp:positionH relativeFrom="column">
                  <wp:posOffset>4807585</wp:posOffset>
                </wp:positionH>
                <wp:positionV relativeFrom="paragraph">
                  <wp:posOffset>8525510</wp:posOffset>
                </wp:positionV>
                <wp:extent cx="1148487" cy="599846"/>
                <wp:effectExtent l="0" t="0" r="13970" b="10160"/>
                <wp:wrapNone/>
                <wp:docPr id="18" name="Tekstvak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48487" cy="599846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6C51E76" w14:textId="77777777" w:rsidR="00B61204" w:rsidRPr="00C15404" w:rsidRDefault="00B61204" w:rsidP="00B61204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lang w:val="en-US"/>
                              </w:rPr>
                              <w:t>Kwantificerende</w:t>
                            </w:r>
                            <w:proofErr w:type="spellEnd"/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lang w:val="en-US"/>
                              </w:rPr>
                              <w:t>Peptiden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5669D8B3" id="Tekstvak 18" o:spid="_x0000_s1046" type="#_x0000_t202" style="position:absolute;margin-left:378.55pt;margin-top:671.3pt;width:90.45pt;height:47.25pt;z-index:2516336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" fillcolor="window" strokeweight=".5pt">
                <v:textbox>
                  <w:txbxContent>
                    <w:p w14:paraId="76C51E76" w14:textId="77777777" w:rsidR="00B61204" w:rsidRPr="00C15404" w:rsidRDefault="00B61204" w:rsidP="00B61204">
                      <w:pPr>
                        <w:jc w:val="center"/>
                        <w:rPr>
                          <w:lang w:val="en-US"/>
                        </w:rPr>
                      </w:pPr>
                      <w:proofErr w:type="spellStart"/>
                      <w:r>
                        <w:rPr>
                          <w:lang w:val="en-US"/>
                        </w:rPr>
                        <w:t>Kwantificerende</w:t>
                      </w:r>
                      <w:proofErr w:type="spellEnd"/>
                      <w:r>
                        <w:rPr>
                          <w:lang w:val="en-US"/>
                        </w:rPr>
                        <w:t xml:space="preserve"> </w:t>
                      </w:r>
                      <w:proofErr w:type="spellStart"/>
                      <w:r>
                        <w:rPr>
                          <w:lang w:val="en-US"/>
                        </w:rPr>
                        <w:t>Peptiden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3158FE">
        <w:rPr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34688" behindDoc="0" locked="0" layoutInCell="1" allowOverlap="1" wp14:anchorId="02DD1CE0" wp14:editId="0BAD3B1C">
                <wp:simplePos x="0" y="0"/>
                <wp:positionH relativeFrom="column">
                  <wp:posOffset>2414748</wp:posOffset>
                </wp:positionH>
                <wp:positionV relativeFrom="paragraph">
                  <wp:posOffset>6896133</wp:posOffset>
                </wp:positionV>
                <wp:extent cx="1148487" cy="599846"/>
                <wp:effectExtent l="0" t="0" r="13970" b="10160"/>
                <wp:wrapNone/>
                <wp:docPr id="19" name="Tekstvak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48487" cy="599846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BBDD503" w14:textId="77777777" w:rsidR="00B61204" w:rsidRPr="00C15404" w:rsidRDefault="00B61204" w:rsidP="00B61204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lang w:val="en-US"/>
                              </w:rPr>
                              <w:t>Kwalificerende</w:t>
                            </w:r>
                            <w:proofErr w:type="spellEnd"/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lang w:val="en-US"/>
                              </w:rPr>
                              <w:t>Peptiden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02DD1CE0" id="Tekstvak 19" o:spid="_x0000_s1047" type="#_x0000_t202" style="position:absolute;margin-left:190.15pt;margin-top:543pt;width:90.45pt;height:47.25pt;z-index:2516346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" fillcolor="window" strokeweight=".5pt">
                <v:textbox>
                  <w:txbxContent>
                    <w:p w14:paraId="2BBDD503" w14:textId="77777777" w:rsidR="00B61204" w:rsidRPr="00C15404" w:rsidRDefault="00B61204" w:rsidP="00B61204">
                      <w:pPr>
                        <w:jc w:val="center"/>
                        <w:rPr>
                          <w:lang w:val="en-US"/>
                        </w:rPr>
                      </w:pPr>
                      <w:proofErr w:type="spellStart"/>
                      <w:r>
                        <w:rPr>
                          <w:lang w:val="en-US"/>
                        </w:rPr>
                        <w:t>Kwalificerende</w:t>
                      </w:r>
                      <w:proofErr w:type="spellEnd"/>
                      <w:r>
                        <w:rPr>
                          <w:lang w:val="en-US"/>
                        </w:rPr>
                        <w:t xml:space="preserve"> </w:t>
                      </w:r>
                      <w:proofErr w:type="spellStart"/>
                      <w:r>
                        <w:rPr>
                          <w:lang w:val="en-US"/>
                        </w:rPr>
                        <w:t>Peptiden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3158FE">
        <w:rPr>
          <w:sz w:val="24"/>
          <w:szCs w:val="24"/>
          <w:lang w:val="en-US"/>
        </w:rPr>
        <w:t>Normal incubation time for tryptic digestion for the multiplex apolipoprotein QPMS test is 3 hours. Digestion kinetics for the 6 donors at the 3 hour timepoint reveals that digestion is reduced for the K</w:t>
      </w:r>
      <w:r w:rsidRPr="003158FE">
        <w:rPr>
          <w:sz w:val="24"/>
          <w:szCs w:val="24"/>
          <w:vertAlign w:val="subscript"/>
          <w:lang w:val="en-US"/>
        </w:rPr>
        <w:t>2</w:t>
      </w:r>
      <w:r w:rsidRPr="003158FE">
        <w:rPr>
          <w:sz w:val="24"/>
          <w:szCs w:val="24"/>
          <w:lang w:val="en-US"/>
        </w:rPr>
        <w:t xml:space="preserve">EDTA matrix (7B)  for both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 xml:space="preserve">-I peptides but especially VQPYL, both </w:t>
      </w:r>
      <w:proofErr w:type="spellStart"/>
      <w:r w:rsidRPr="003158FE">
        <w:rPr>
          <w:sz w:val="24"/>
          <w:szCs w:val="24"/>
          <w:lang w:val="en-US"/>
        </w:rPr>
        <w:t>apoA</w:t>
      </w:r>
      <w:proofErr w:type="spellEnd"/>
      <w:r w:rsidRPr="003158FE">
        <w:rPr>
          <w:sz w:val="24"/>
          <w:szCs w:val="24"/>
          <w:lang w:val="en-US"/>
        </w:rPr>
        <w:t xml:space="preserve">-II peptides SPELQ and EQLTP are slowly formed and especially in the 7B matrix, for </w:t>
      </w:r>
      <w:proofErr w:type="spellStart"/>
      <w:r w:rsidRPr="003158FE">
        <w:rPr>
          <w:sz w:val="24"/>
          <w:szCs w:val="24"/>
          <w:lang w:val="en-US"/>
        </w:rPr>
        <w:t>apoC</w:t>
      </w:r>
      <w:proofErr w:type="spellEnd"/>
      <w:r w:rsidRPr="003158FE">
        <w:rPr>
          <w:sz w:val="24"/>
          <w:szCs w:val="24"/>
          <w:lang w:val="en-US"/>
        </w:rPr>
        <w:t xml:space="preserve">-III the peptide formation of GWVTD is mostly delayed in matrix 7B. These </w:t>
      </w:r>
      <w:proofErr w:type="gramStart"/>
      <w:r w:rsidRPr="003158FE">
        <w:rPr>
          <w:sz w:val="24"/>
          <w:szCs w:val="24"/>
          <w:lang w:val="en-US"/>
        </w:rPr>
        <w:t>are the peptides that</w:t>
      </w:r>
      <w:proofErr w:type="gramEnd"/>
      <w:r w:rsidRPr="003158FE">
        <w:rPr>
          <w:sz w:val="24"/>
          <w:szCs w:val="24"/>
          <w:lang w:val="en-US"/>
        </w:rPr>
        <w:t xml:space="preserve"> also showed strongest deviation of results in the linear regression and peptide comparisons and strong bias in the EP comparisons. </w:t>
      </w:r>
      <w:r w:rsidRPr="003158FE">
        <w:rPr>
          <w:lang w:val="en-US"/>
        </w:rPr>
        <w:fldChar w:fldCharType="begin"/>
      </w:r>
      <w:r w:rsidRPr="003158FE">
        <w:rPr>
          <w:lang w:val="en-US"/>
        </w:rPr>
        <w:instrText xml:space="preserve"> ADDIN </w:instrText>
      </w:r>
      <w:r w:rsidRPr="003158FE">
        <w:rPr>
          <w:lang w:val="en-US"/>
        </w:rPr>
        <w:fldChar w:fldCharType="end"/>
      </w:r>
      <w:r w:rsidRPr="003158FE">
        <w:rPr>
          <w:lang w:val="en-US"/>
        </w:rPr>
        <w:fldChar w:fldCharType="begin"/>
      </w:r>
      <w:r w:rsidRPr="003158FE">
        <w:rPr>
          <w:lang w:val="en-US"/>
        </w:rPr>
        <w:instrText xml:space="preserve"> ADDIN </w:instrText>
      </w:r>
      <w:r w:rsidRPr="003158FE">
        <w:rPr>
          <w:lang w:val="en-US"/>
        </w:rPr>
        <w:fldChar w:fldCharType="end"/>
      </w:r>
    </w:p>
    <w:sectPr w:rsidR="009C68CE" w:rsidRPr="004B0880" w:rsidSect="0048785A">
      <w:headerReference w:type="default" r:id="rId11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BCEC416" w14:textId="77777777" w:rsidR="00CB121C" w:rsidRDefault="00CB121C" w:rsidP="009F7DF1">
      <w:pPr>
        <w:spacing w:after="0" w:line="240" w:lineRule="auto"/>
      </w:pPr>
      <w:r>
        <w:separator/>
      </w:r>
    </w:p>
  </w:endnote>
  <w:endnote w:type="continuationSeparator" w:id="0">
    <w:p w14:paraId="4D23F718" w14:textId="77777777" w:rsidR="00CB121C" w:rsidRDefault="00CB121C" w:rsidP="009F7D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crosoft Sans Serif">
    <w:panose1 w:val="020B0604020202020204"/>
    <w:charset w:val="00"/>
    <w:family w:val="swiss"/>
    <w:pitch w:val="variable"/>
    <w:sig w:usb0="E5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B3DB3B" w14:textId="77777777" w:rsidR="00CB121C" w:rsidRDefault="00CB121C" w:rsidP="009F7DF1">
      <w:pPr>
        <w:spacing w:after="0" w:line="240" w:lineRule="auto"/>
      </w:pPr>
      <w:r>
        <w:separator/>
      </w:r>
    </w:p>
  </w:footnote>
  <w:footnote w:type="continuationSeparator" w:id="0">
    <w:p w14:paraId="20C1FA1A" w14:textId="77777777" w:rsidR="00CB121C" w:rsidRDefault="00CB121C" w:rsidP="009F7DF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82682127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F288299" w14:textId="32904DFF" w:rsidR="009F7DF1" w:rsidRDefault="009F7DF1">
        <w:pPr>
          <w:pStyle w:val="Kopfzeil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158F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36D64C2" w14:textId="77777777" w:rsidR="009F7DF1" w:rsidRDefault="009F7DF1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0563C35"/>
    <w:multiLevelType w:val="hybridMultilevel"/>
    <w:tmpl w:val="4914E174"/>
    <w:lvl w:ilvl="0" w:tplc="CA825BD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8F615FC"/>
    <w:multiLevelType w:val="hybridMultilevel"/>
    <w:tmpl w:val="BDB8D088"/>
    <w:lvl w:ilvl="0" w:tplc="34D4005A">
      <w:start w:val="1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1204"/>
    <w:rsid w:val="000B5A27"/>
    <w:rsid w:val="000E45A8"/>
    <w:rsid w:val="00121F6B"/>
    <w:rsid w:val="00202C9B"/>
    <w:rsid w:val="00212A21"/>
    <w:rsid w:val="00241339"/>
    <w:rsid w:val="002A3B32"/>
    <w:rsid w:val="003158FE"/>
    <w:rsid w:val="00394EF6"/>
    <w:rsid w:val="003F3885"/>
    <w:rsid w:val="00493034"/>
    <w:rsid w:val="004B0880"/>
    <w:rsid w:val="004F275D"/>
    <w:rsid w:val="0051337D"/>
    <w:rsid w:val="0051632B"/>
    <w:rsid w:val="006C51CB"/>
    <w:rsid w:val="007447B3"/>
    <w:rsid w:val="008C209B"/>
    <w:rsid w:val="009C4561"/>
    <w:rsid w:val="009F7DF1"/>
    <w:rsid w:val="00B61204"/>
    <w:rsid w:val="00C158F6"/>
    <w:rsid w:val="00C76CC8"/>
    <w:rsid w:val="00CB121C"/>
    <w:rsid w:val="00D15DC2"/>
    <w:rsid w:val="00D611F9"/>
    <w:rsid w:val="00DB46F7"/>
    <w:rsid w:val="00E0153D"/>
    <w:rsid w:val="00E71241"/>
    <w:rsid w:val="00FC62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D06B7F"/>
  <w15:chartTrackingRefBased/>
  <w15:docId w15:val="{E350E41D-52A5-4D3D-92E7-6D3B135D1E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B61204"/>
    <w:pPr>
      <w:spacing w:after="200" w:line="276" w:lineRule="auto"/>
    </w:pPr>
    <w:rPr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link w:val="ListenabsatzZchn"/>
    <w:uiPriority w:val="34"/>
    <w:qFormat/>
    <w:rsid w:val="00B61204"/>
    <w:pPr>
      <w:ind w:left="720"/>
      <w:contextualSpacing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B61204"/>
    <w:rPr>
      <w:lang w:val="en-GB"/>
    </w:rPr>
  </w:style>
  <w:style w:type="character" w:styleId="Hyperlink">
    <w:name w:val="Hyperlink"/>
    <w:basedOn w:val="Absatz-Standardschriftart"/>
    <w:uiPriority w:val="99"/>
    <w:semiHidden/>
    <w:unhideWhenUsed/>
    <w:rsid w:val="00B61204"/>
    <w:rPr>
      <w:color w:val="0000FF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B612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B61204"/>
    <w:rPr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B612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B61204"/>
    <w:rPr>
      <w:lang w:val="en-GB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6120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61204"/>
    <w:rPr>
      <w:rFonts w:ascii="Segoe UI" w:hAnsi="Segoe UI" w:cs="Segoe UI"/>
      <w:sz w:val="18"/>
      <w:szCs w:val="18"/>
      <w:lang w:val="en-GB"/>
    </w:rPr>
  </w:style>
  <w:style w:type="paragraph" w:customStyle="1" w:styleId="EndNoteBibliographyTitle">
    <w:name w:val="EndNote Bibliography Title"/>
    <w:basedOn w:val="Standard"/>
    <w:link w:val="EndNoteBibliographyTitleChar"/>
    <w:rsid w:val="00B6120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ListenabsatzZchn"/>
    <w:link w:val="EndNoteBibliographyTitle"/>
    <w:rsid w:val="00B61204"/>
    <w:rPr>
      <w:rFonts w:ascii="Calibri" w:hAnsi="Calibri" w:cs="Calibri"/>
      <w:noProof/>
      <w:lang w:val="en-GB"/>
    </w:rPr>
  </w:style>
  <w:style w:type="paragraph" w:customStyle="1" w:styleId="EndNoteBibliography">
    <w:name w:val="EndNote Bibliography"/>
    <w:basedOn w:val="Standard"/>
    <w:link w:val="EndNoteBibliographyChar"/>
    <w:rsid w:val="00B6120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enabsatzZchn"/>
    <w:link w:val="EndNoteBibliography"/>
    <w:rsid w:val="00B61204"/>
    <w:rPr>
      <w:rFonts w:ascii="Calibri" w:hAnsi="Calibri" w:cs="Calibri"/>
      <w:noProof/>
      <w:lang w:val="en-GB"/>
    </w:rPr>
  </w:style>
  <w:style w:type="table" w:styleId="Tabellenraster">
    <w:name w:val="Table Grid"/>
    <w:basedOn w:val="NormaleTabelle"/>
    <w:uiPriority w:val="59"/>
    <w:rsid w:val="00B61204"/>
    <w:pPr>
      <w:spacing w:after="0" w:line="240" w:lineRule="auto"/>
    </w:pPr>
    <w:rPr>
      <w:lang w:val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basedOn w:val="Absatz-Standardschriftart"/>
    <w:uiPriority w:val="99"/>
    <w:semiHidden/>
    <w:unhideWhenUsed/>
    <w:rsid w:val="00B6120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B61204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B61204"/>
    <w:rPr>
      <w:sz w:val="20"/>
      <w:szCs w:val="20"/>
      <w:lang w:val="en-GB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B61204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B61204"/>
    <w:rPr>
      <w:b/>
      <w:bCs/>
      <w:sz w:val="20"/>
      <w:szCs w:val="20"/>
      <w:lang w:val="en-GB"/>
    </w:rPr>
  </w:style>
  <w:style w:type="paragraph" w:styleId="berarbeitung">
    <w:name w:val="Revision"/>
    <w:hidden/>
    <w:uiPriority w:val="99"/>
    <w:semiHidden/>
    <w:rsid w:val="00B61204"/>
    <w:pPr>
      <w:spacing w:after="0" w:line="240" w:lineRule="auto"/>
    </w:pPr>
    <w:rPr>
      <w:lang w:val="en-GB"/>
    </w:rPr>
  </w:style>
  <w:style w:type="character" w:styleId="Zeilennummer">
    <w:name w:val="line number"/>
    <w:basedOn w:val="Absatz-Standardschriftart"/>
    <w:uiPriority w:val="99"/>
    <w:semiHidden/>
    <w:unhideWhenUsed/>
    <w:rsid w:val="00B61204"/>
  </w:style>
  <w:style w:type="paragraph" w:styleId="Textkrper">
    <w:name w:val="Body Text"/>
    <w:basedOn w:val="Standard"/>
    <w:link w:val="TextkrperZchn"/>
    <w:qFormat/>
    <w:rsid w:val="00B61204"/>
    <w:pPr>
      <w:spacing w:before="180" w:after="180" w:line="240" w:lineRule="auto"/>
    </w:pPr>
    <w:rPr>
      <w:sz w:val="24"/>
      <w:szCs w:val="24"/>
      <w:lang w:val="en-US"/>
    </w:rPr>
  </w:style>
  <w:style w:type="character" w:customStyle="1" w:styleId="TextkrperZchn">
    <w:name w:val="Textkörper Zchn"/>
    <w:basedOn w:val="Absatz-Standardschriftart"/>
    <w:link w:val="Textkrper"/>
    <w:rsid w:val="00B61204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png"/><Relationship Id="rId21" Type="http://schemas.openxmlformats.org/officeDocument/2006/relationships/image" Target="media/image14.pn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63" Type="http://schemas.openxmlformats.org/officeDocument/2006/relationships/image" Target="media/image56.png"/><Relationship Id="rId68" Type="http://schemas.openxmlformats.org/officeDocument/2006/relationships/image" Target="media/image61.png"/><Relationship Id="rId84" Type="http://schemas.openxmlformats.org/officeDocument/2006/relationships/image" Target="media/image77.png"/><Relationship Id="rId89" Type="http://schemas.openxmlformats.org/officeDocument/2006/relationships/image" Target="media/image82.png"/><Relationship Id="rId112" Type="http://schemas.openxmlformats.org/officeDocument/2006/relationships/image" Target="media/image103.tiff"/><Relationship Id="rId16" Type="http://schemas.openxmlformats.org/officeDocument/2006/relationships/image" Target="media/image9.png"/><Relationship Id="rId107" Type="http://schemas.openxmlformats.org/officeDocument/2006/relationships/image" Target="media/image100.png"/><Relationship Id="rId11" Type="http://schemas.openxmlformats.org/officeDocument/2006/relationships/image" Target="media/image4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53" Type="http://schemas.openxmlformats.org/officeDocument/2006/relationships/image" Target="media/image46.png"/><Relationship Id="rId58" Type="http://schemas.openxmlformats.org/officeDocument/2006/relationships/image" Target="media/image51.png"/><Relationship Id="rId74" Type="http://schemas.openxmlformats.org/officeDocument/2006/relationships/image" Target="media/image67.png"/><Relationship Id="rId79" Type="http://schemas.openxmlformats.org/officeDocument/2006/relationships/image" Target="media/image72.png"/><Relationship Id="rId102" Type="http://schemas.openxmlformats.org/officeDocument/2006/relationships/image" Target="media/image95.png"/><Relationship Id="rId5" Type="http://schemas.openxmlformats.org/officeDocument/2006/relationships/webSettings" Target="webSettings.xml"/><Relationship Id="rId90" Type="http://schemas.openxmlformats.org/officeDocument/2006/relationships/image" Target="media/image83.png"/><Relationship Id="rId95" Type="http://schemas.openxmlformats.org/officeDocument/2006/relationships/image" Target="media/image88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64" Type="http://schemas.openxmlformats.org/officeDocument/2006/relationships/image" Target="media/image57.png"/><Relationship Id="rId69" Type="http://schemas.openxmlformats.org/officeDocument/2006/relationships/image" Target="media/image62.png"/><Relationship Id="rId113" Type="http://schemas.openxmlformats.org/officeDocument/2006/relationships/image" Target="media/image104.tiff"/><Relationship Id="rId80" Type="http://schemas.openxmlformats.org/officeDocument/2006/relationships/image" Target="media/image73.png"/><Relationship Id="rId85" Type="http://schemas.openxmlformats.org/officeDocument/2006/relationships/image" Target="media/image78.png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59" Type="http://schemas.openxmlformats.org/officeDocument/2006/relationships/image" Target="media/image52.png"/><Relationship Id="rId103" Type="http://schemas.openxmlformats.org/officeDocument/2006/relationships/image" Target="media/image96.png"/><Relationship Id="rId108" Type="http://schemas.openxmlformats.org/officeDocument/2006/relationships/image" Target="media/image99.jpeg"/><Relationship Id="rId54" Type="http://schemas.openxmlformats.org/officeDocument/2006/relationships/image" Target="media/image47.png"/><Relationship Id="rId70" Type="http://schemas.openxmlformats.org/officeDocument/2006/relationships/image" Target="media/image63.png"/><Relationship Id="rId75" Type="http://schemas.openxmlformats.org/officeDocument/2006/relationships/image" Target="media/image68.png"/><Relationship Id="rId91" Type="http://schemas.openxmlformats.org/officeDocument/2006/relationships/image" Target="media/image84.png"/><Relationship Id="rId96" Type="http://schemas.openxmlformats.org/officeDocument/2006/relationships/image" Target="media/image8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png"/><Relationship Id="rId57" Type="http://schemas.openxmlformats.org/officeDocument/2006/relationships/image" Target="media/image50.png"/><Relationship Id="rId106" Type="http://schemas.openxmlformats.org/officeDocument/2006/relationships/image" Target="media/image99.png"/><Relationship Id="rId114" Type="http://schemas.openxmlformats.org/officeDocument/2006/relationships/header" Target="header1.xml"/><Relationship Id="rId10" Type="http://schemas.openxmlformats.org/officeDocument/2006/relationships/image" Target="media/image3.png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image" Target="media/image45.png"/><Relationship Id="rId60" Type="http://schemas.openxmlformats.org/officeDocument/2006/relationships/image" Target="media/image53.png"/><Relationship Id="rId65" Type="http://schemas.openxmlformats.org/officeDocument/2006/relationships/image" Target="media/image58.png"/><Relationship Id="rId73" Type="http://schemas.openxmlformats.org/officeDocument/2006/relationships/image" Target="media/image66.png"/><Relationship Id="rId78" Type="http://schemas.openxmlformats.org/officeDocument/2006/relationships/image" Target="media/image71.png"/><Relationship Id="rId81" Type="http://schemas.openxmlformats.org/officeDocument/2006/relationships/image" Target="media/image74.png"/><Relationship Id="rId86" Type="http://schemas.openxmlformats.org/officeDocument/2006/relationships/image" Target="media/image79.png"/><Relationship Id="rId94" Type="http://schemas.openxmlformats.org/officeDocument/2006/relationships/image" Target="media/image87.png"/><Relationship Id="rId99" Type="http://schemas.openxmlformats.org/officeDocument/2006/relationships/image" Target="media/image92.png"/><Relationship Id="rId101" Type="http://schemas.openxmlformats.org/officeDocument/2006/relationships/image" Target="media/image94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9" Type="http://schemas.openxmlformats.org/officeDocument/2006/relationships/image" Target="media/image32.png"/><Relationship Id="rId109" Type="http://schemas.openxmlformats.org/officeDocument/2006/relationships/image" Target="media/image100.jpeg"/><Relationship Id="rId34" Type="http://schemas.openxmlformats.org/officeDocument/2006/relationships/image" Target="media/image27.png"/><Relationship Id="rId50" Type="http://schemas.openxmlformats.org/officeDocument/2006/relationships/image" Target="media/image43.png"/><Relationship Id="rId55" Type="http://schemas.openxmlformats.org/officeDocument/2006/relationships/image" Target="media/image48.png"/><Relationship Id="rId76" Type="http://schemas.openxmlformats.org/officeDocument/2006/relationships/image" Target="media/image69.png"/><Relationship Id="rId97" Type="http://schemas.openxmlformats.org/officeDocument/2006/relationships/image" Target="media/image90.png"/><Relationship Id="rId104" Type="http://schemas.openxmlformats.org/officeDocument/2006/relationships/image" Target="media/image97.png"/><Relationship Id="rId7" Type="http://schemas.openxmlformats.org/officeDocument/2006/relationships/endnotes" Target="endnotes.xml"/><Relationship Id="rId71" Type="http://schemas.openxmlformats.org/officeDocument/2006/relationships/image" Target="media/image64.png"/><Relationship Id="rId92" Type="http://schemas.openxmlformats.org/officeDocument/2006/relationships/image" Target="media/image85.png"/><Relationship Id="rId2" Type="http://schemas.openxmlformats.org/officeDocument/2006/relationships/numbering" Target="numbering.xml"/><Relationship Id="rId29" Type="http://schemas.openxmlformats.org/officeDocument/2006/relationships/image" Target="media/image22.png"/><Relationship Id="rId24" Type="http://schemas.openxmlformats.org/officeDocument/2006/relationships/image" Target="media/image17.pn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66" Type="http://schemas.openxmlformats.org/officeDocument/2006/relationships/image" Target="media/image59.png"/><Relationship Id="rId87" Type="http://schemas.openxmlformats.org/officeDocument/2006/relationships/image" Target="media/image80.png"/><Relationship Id="rId110" Type="http://schemas.openxmlformats.org/officeDocument/2006/relationships/image" Target="media/image101.tiff"/><Relationship Id="rId115" Type="http://schemas.openxmlformats.org/officeDocument/2006/relationships/fontTable" Target="fontTable.xml"/><Relationship Id="rId61" Type="http://schemas.openxmlformats.org/officeDocument/2006/relationships/image" Target="media/image54.png"/><Relationship Id="rId82" Type="http://schemas.openxmlformats.org/officeDocument/2006/relationships/image" Target="media/image75.png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56" Type="http://schemas.openxmlformats.org/officeDocument/2006/relationships/image" Target="media/image49.png"/><Relationship Id="rId77" Type="http://schemas.openxmlformats.org/officeDocument/2006/relationships/image" Target="media/image70.png"/><Relationship Id="rId100" Type="http://schemas.openxmlformats.org/officeDocument/2006/relationships/image" Target="media/image93.png"/><Relationship Id="rId105" Type="http://schemas.openxmlformats.org/officeDocument/2006/relationships/image" Target="media/image98.png"/><Relationship Id="rId8" Type="http://schemas.openxmlformats.org/officeDocument/2006/relationships/image" Target="media/image1.png"/><Relationship Id="rId51" Type="http://schemas.openxmlformats.org/officeDocument/2006/relationships/image" Target="media/image44.png"/><Relationship Id="rId72" Type="http://schemas.openxmlformats.org/officeDocument/2006/relationships/image" Target="media/image65.png"/><Relationship Id="rId93" Type="http://schemas.openxmlformats.org/officeDocument/2006/relationships/image" Target="media/image86.png"/><Relationship Id="rId98" Type="http://schemas.openxmlformats.org/officeDocument/2006/relationships/image" Target="media/image91.png"/><Relationship Id="rId3" Type="http://schemas.openxmlformats.org/officeDocument/2006/relationships/styles" Target="styles.xml"/><Relationship Id="rId25" Type="http://schemas.openxmlformats.org/officeDocument/2006/relationships/image" Target="media/image18.png"/><Relationship Id="rId46" Type="http://schemas.openxmlformats.org/officeDocument/2006/relationships/image" Target="media/image39.png"/><Relationship Id="rId67" Type="http://schemas.openxmlformats.org/officeDocument/2006/relationships/image" Target="media/image60.png"/><Relationship Id="rId116" Type="http://schemas.openxmlformats.org/officeDocument/2006/relationships/theme" Target="theme/theme1.xml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62" Type="http://schemas.openxmlformats.org/officeDocument/2006/relationships/image" Target="media/image55.png"/><Relationship Id="rId83" Type="http://schemas.openxmlformats.org/officeDocument/2006/relationships/image" Target="media/image76.png"/><Relationship Id="rId88" Type="http://schemas.openxmlformats.org/officeDocument/2006/relationships/image" Target="media/image81.png"/><Relationship Id="rId111" Type="http://schemas.openxmlformats.org/officeDocument/2006/relationships/image" Target="media/image10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D60F686-F2E6-4030-86DD-A7C5EAAC15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2471</Words>
  <Characters>14090</Characters>
  <Application>Microsoft Office Word</Application>
  <DocSecurity>0</DocSecurity>
  <Lines>117</Lines>
  <Paragraphs>3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5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it, N.P.M. (KCL)</dc:creator>
  <cp:keywords/>
  <dc:description/>
  <cp:lastModifiedBy>Jahnke, Heike</cp:lastModifiedBy>
  <cp:revision>2</cp:revision>
  <dcterms:created xsi:type="dcterms:W3CDTF">2022-08-25T10:31:00Z</dcterms:created>
  <dcterms:modified xsi:type="dcterms:W3CDTF">2022-08-25T10:31:00Z</dcterms:modified>
</cp:coreProperties>
</file>